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r w:rsidRPr="006B33EA">
        <w:t xml:space="preserve">Integrating </w:t>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29E6DB5C" w:rsidR="00AA7E96" w:rsidRDefault="006B33EA" w:rsidP="006804EA">
      <w:r>
        <w:t>Robert J. Schaefer</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005D7D">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05D7D">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05D7D">
        <w:t>4</w:t>
      </w:r>
      <w:r w:rsidR="00005D7D">
        <w:fldChar w:fldCharType="end"/>
      </w:r>
      <w:r>
        <w:t>, Brian Dilkes</w:t>
      </w:r>
      <w:r w:rsidR="00005D7D">
        <w:fldChar w:fldCharType="begin"/>
      </w:r>
      <w:r w:rsidR="00005D7D">
        <w:instrText xml:space="preserve"> REF _Ref488755534 \n \h </w:instrText>
      </w:r>
      <w:r w:rsidR="00005D7D">
        <w:fldChar w:fldCharType="separate"/>
      </w:r>
      <w:r w:rsidR="00005D7D">
        <w:t>5</w:t>
      </w:r>
      <w:r w:rsidR="00005D7D">
        <w:fldChar w:fldCharType="end"/>
      </w:r>
      <w:r>
        <w:t>, Ivan Baxter</w:t>
      </w:r>
      <w:r w:rsidR="00005D7D">
        <w:fldChar w:fldCharType="begin"/>
      </w:r>
      <w:r w:rsidR="00005D7D">
        <w:instrText xml:space="preserve"> REF _Ref488755539 \n \h </w:instrText>
      </w:r>
      <w:r w:rsidR="00005D7D">
        <w:fldChar w:fldCharType="separate"/>
      </w:r>
      <w:r w:rsidR="00005D7D">
        <w:t>6</w:t>
      </w:r>
      <w:r w:rsidR="00005D7D">
        <w:fldChar w:fldCharType="end"/>
      </w:r>
      <w:r w:rsidR="00005D7D">
        <w:t>,</w:t>
      </w:r>
      <w:r w:rsidR="00005D7D">
        <w:fldChar w:fldCharType="begin"/>
      </w:r>
      <w:r w:rsidR="00005D7D">
        <w:instrText xml:space="preserve"> REF _Ref488755546 \n \h </w:instrText>
      </w:r>
      <w:r w:rsidR="00005D7D">
        <w:fldChar w:fldCharType="separate"/>
      </w:r>
      <w:r w:rsidR="00005D7D">
        <w:t>7</w:t>
      </w:r>
      <w:r w:rsidR="00005D7D">
        <w:fldChar w:fldCharType="end"/>
      </w:r>
      <w:r>
        <w:t>, Chad L. Myers</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005D7D">
        <w:fldChar w:fldCharType="begin"/>
      </w:r>
      <w:r w:rsidR="00005D7D">
        <w:instrText xml:space="preserve"> REF _Ref488755655 \n \h </w:instrText>
      </w:r>
      <w:r w:rsidR="00005D7D">
        <w:fldChar w:fldCharType="separate"/>
      </w:r>
      <w:r w:rsidR="00005D7D">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0" w:name="_Ref488755432"/>
      <w:r>
        <w:t>Biomedical Informatics and Computational Biology Graduate Program, University of Minnesota, Minneapolis, MN, USA</w:t>
      </w:r>
      <w:bookmarkEnd w:id="0"/>
    </w:p>
    <w:p w14:paraId="0C1F5930" w14:textId="4AD8D831" w:rsidR="006B33EA" w:rsidRDefault="000C62F2" w:rsidP="00B87472">
      <w:pPr>
        <w:pStyle w:val="ListParagraph"/>
        <w:numPr>
          <w:ilvl w:val="0"/>
          <w:numId w:val="8"/>
        </w:numPr>
      </w:pPr>
      <w:bookmarkStart w:id="1" w:name="_Ref488755454"/>
      <w:r>
        <w:t>Department of Agronomy and Plant Genetics</w:t>
      </w:r>
      <w:r w:rsidR="006B33EA">
        <w:t>, University of Minnesota, St. Paul, MN, USA</w:t>
      </w:r>
      <w:bookmarkEnd w:id="1"/>
    </w:p>
    <w:p w14:paraId="523FFC8D" w14:textId="768934BE" w:rsidR="00005D7D" w:rsidRDefault="00005D7D" w:rsidP="00B87472">
      <w:pPr>
        <w:pStyle w:val="ListParagraph"/>
        <w:numPr>
          <w:ilvl w:val="0"/>
          <w:numId w:val="8"/>
        </w:numPr>
      </w:pPr>
      <w:bookmarkStart w:id="2" w:name="_Ref488755655"/>
      <w:r>
        <w:t>Department of Computer Science, University of Minnesota, Minneapolis, MN, USA</w:t>
      </w:r>
      <w:bookmarkEnd w:id="2"/>
    </w:p>
    <w:p w14:paraId="29AD33EC" w14:textId="60F9CAE0" w:rsidR="006B33EA" w:rsidRDefault="00453A36" w:rsidP="00B87472">
      <w:pPr>
        <w:pStyle w:val="ListParagraph"/>
        <w:numPr>
          <w:ilvl w:val="0"/>
          <w:numId w:val="8"/>
        </w:numPr>
      </w:pPr>
      <w:bookmarkStart w:id="3" w:name="_Ref488755530"/>
      <w:r>
        <w:t>Cayuga Genetics Consulting Group LLC</w:t>
      </w:r>
      <w:r w:rsidR="006B33EA">
        <w:t>, Ithaca, NY, USA</w:t>
      </w:r>
      <w:bookmarkEnd w:id="3"/>
    </w:p>
    <w:p w14:paraId="74ADA206" w14:textId="03F987E4" w:rsidR="006B33EA" w:rsidRDefault="006B33EA" w:rsidP="00B87472">
      <w:pPr>
        <w:pStyle w:val="ListParagraph"/>
        <w:numPr>
          <w:ilvl w:val="0"/>
          <w:numId w:val="8"/>
        </w:numPr>
      </w:pPr>
      <w:bookmarkStart w:id="4" w:name="_Ref488755534"/>
      <w:r>
        <w:t>Department of Biochemistry, Purdue University, West Lafayette, IN, USA</w:t>
      </w:r>
      <w:bookmarkEnd w:id="4"/>
    </w:p>
    <w:p w14:paraId="4D1B067E" w14:textId="3F5331D6" w:rsidR="006B4B17" w:rsidRDefault="00E56B10" w:rsidP="00B87472">
      <w:pPr>
        <w:pStyle w:val="ListParagraph"/>
        <w:numPr>
          <w:ilvl w:val="0"/>
          <w:numId w:val="8"/>
        </w:numPr>
      </w:pPr>
      <w:bookmarkStart w:id="5" w:name="_Ref488755539"/>
      <w:r>
        <w:t>Donald Danforth Plant Science Center, St. Louis, MO, USA</w:t>
      </w:r>
      <w:bookmarkEnd w:id="5"/>
    </w:p>
    <w:p w14:paraId="472C1698" w14:textId="04BB53EA" w:rsidR="00005D7D" w:rsidRDefault="006B33EA" w:rsidP="00B87472">
      <w:pPr>
        <w:pStyle w:val="ListParagraph"/>
        <w:numPr>
          <w:ilvl w:val="0"/>
          <w:numId w:val="8"/>
        </w:numPr>
      </w:pPr>
      <w:bookmarkStart w:id="6" w:name="_Ref488755546"/>
      <w:r>
        <w:t>USDA-ARS Plant Genetics Re</w:t>
      </w:r>
      <w:r w:rsidR="00E56B10">
        <w:t>search Unit, St. Louis, MO, USA</w:t>
      </w:r>
      <w:bookmarkEnd w:id="6"/>
    </w:p>
    <w:p w14:paraId="3E9FEC03" w14:textId="77777777" w:rsidR="006B33EA" w:rsidRDefault="006B33EA" w:rsidP="006804EA">
      <w:pPr>
        <w:pStyle w:val="Heading1"/>
      </w:pPr>
      <w:r>
        <w:t>Abstract</w:t>
      </w:r>
    </w:p>
    <w:p w14:paraId="3ABFF11F" w14:textId="0E86C7F7" w:rsidR="006B33EA" w:rsidRPr="006B33EA" w:rsidRDefault="00D23002" w:rsidP="006804EA">
      <w:r>
        <w:t>Genome wide association studies (GWAS) have identified thousands of loci linked to hundreds of traits in many different species. However, the causal genes and the cellular processes they contribute to remain unknown</w:t>
      </w:r>
      <w:r w:rsidR="002932A4">
        <w:t xml:space="preserve"> for most loci</w:t>
      </w:r>
      <w:r>
        <w:t xml:space="preserve">. This problem is even more pronounced in non-model species where functional annotations </w:t>
      </w:r>
      <w:commentRangeStart w:id="7"/>
      <w:r>
        <w:t xml:space="preserve">are sparse. </w:t>
      </w:r>
      <w:commentRangeEnd w:id="7"/>
      <w:r w:rsidR="00061FDD">
        <w:rPr>
          <w:rStyle w:val="CommentReference"/>
        </w:rPr>
        <w:commentReference w:id="7"/>
      </w:r>
      <w:r>
        <w:t xml:space="preserve">The vast amounts of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under GWAS single nucleotide polymorphisms </w:t>
      </w:r>
      <w:r w:rsidR="0086151A">
        <w:t>(SNPs)</w:t>
      </w:r>
      <w:r w:rsidR="00BB0D54">
        <w:t xml:space="preserve">, though are often underutilized or </w:t>
      </w:r>
      <w:commentRangeStart w:id="8"/>
      <w:r w:rsidR="00BB0D54">
        <w:t>difficult to interpret</w:t>
      </w:r>
      <w:commentRangeEnd w:id="8"/>
      <w:r w:rsidR="00061FDD">
        <w:rPr>
          <w:rStyle w:val="CommentReference"/>
        </w:rPr>
        <w:commentReference w:id="8"/>
      </w:r>
      <w:r w:rsidR="0086151A">
        <w:t xml:space="preserve">. </w:t>
      </w:r>
      <w:r w:rsidR="00BB0D54">
        <w:t>Here, we developed a framework to integrate functional information derived from RNA-Seq co-expression networks</w:t>
      </w:r>
      <w:r w:rsidR="003E2104">
        <w:t xml:space="preserve"> directly</w:t>
      </w:r>
      <w:r w:rsidR="00BB0D54">
        <w:t xml:space="preserve"> with GWAS datasets, establishing significance 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w:t>
      </w:r>
      <w:commentRangeEnd w:id="10"/>
      <w:r w:rsidR="009D5A1E">
        <w:rPr>
          <w:rStyle w:val="CommentReference"/>
        </w:rPr>
        <w:commentReference w:id="10"/>
      </w:r>
      <w:r w:rsidRPr="004F0FE1">
        <w:t xml:space="preserve">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Pr="004F0FE1">
        <w:t xml:space="preserve">. </w:t>
      </w:r>
      <w:r w:rsidR="00282144" w:rsidRPr="004F0FE1">
        <w:lastRenderedPageBreak/>
        <w:t>Additionally, when deriving fu</w:t>
      </w:r>
      <w:r w:rsidR="006C6592" w:rsidRPr="004F0FE1">
        <w:t>nctional information from gene co-expression</w:t>
      </w:r>
      <w:r w:rsidR="00402D95" w:rsidRPr="004F0FE1">
        <w:t xml:space="preserve"> networks</w:t>
      </w:r>
      <w:r w:rsidR="00282144" w:rsidRPr="004F0FE1">
        <w:t>, the biological context from which the transcription was measured is essential.</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11"/>
      <w:r w:rsidRPr="004F0FE1">
        <w:t>more</w:t>
      </w:r>
      <w:r w:rsidR="00CB4D43" w:rsidRPr="004F0FE1">
        <w:t xml:space="preserve"> </w:t>
      </w:r>
      <w:r w:rsidR="00D84C2E" w:rsidRPr="004F0FE1">
        <w:t>significantly</w:t>
      </w:r>
      <w:r w:rsidR="002771CE" w:rsidRPr="004F0FE1">
        <w:t xml:space="preserve"> </w:t>
      </w:r>
      <w:commentRangeEnd w:id="11"/>
      <w:r w:rsidR="005F326A">
        <w:rPr>
          <w:rStyle w:val="CommentReference"/>
        </w:rPr>
        <w:commentReference w:id="11"/>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76B17265" w:rsidR="00EF75BE" w:rsidRDefault="00EF75BE" w:rsidP="00EF75BE">
      <w:r w:rsidRPr="006804EA">
        <w:t>Genome wide association (GWA) studies are a powerful tool for understanding the genetic basis of traits.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fall 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maiz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 of interest,</w:t>
      </w:r>
      <w:r>
        <w:t xml:space="preserve"> 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w:t>
      </w:r>
      <w:r w:rsidR="00746A22">
        <w:t>al genes is linkage disequilibrium (LD). G</w:t>
      </w:r>
      <w:r>
        <w:t>enetic marker</w:t>
      </w:r>
      <w:r w:rsidR="00746A22">
        <w:t>s identified by a GWA study</w:t>
      </w:r>
      <w:r>
        <w:t xml:space="preserve"> can be relatively far from the actual causal variant, which can implicate a large number of causal genes</w:t>
      </w:r>
      <w:r w:rsidR="00B650EF">
        <w:t xml:space="preserve"> at each associated locus</w:t>
      </w:r>
      <w:r>
        <w:t xml:space="preserve">. For example, LD in maize can vary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xml:space="preserve">, and this can be even broader i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t xml:space="preserve">. A related issue is that there is increasing evidence that g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quite far from the gene whose expression is affected. Several examples of non-coding sequences having major </w:t>
      </w:r>
      <w:commentRangeStart w:id="12"/>
      <w:r>
        <w:t>functional</w:t>
      </w:r>
      <w:commentRangeEnd w:id="12"/>
      <w:r w:rsidR="00AF4E3B">
        <w:rPr>
          <w:rStyle w:val="CommentReference"/>
        </w:rPr>
        <w:commentReference w:id="12"/>
      </w:r>
      <w:r>
        <w:t xml:space="preserve"> effect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The combination of these two challenging factors means that even when presented with a variant</w:t>
      </w:r>
      <w:r w:rsidR="00D73850">
        <w:t xml:space="preserve"> is</w:t>
      </w:r>
      <w:r>
        <w:t xml:space="preserve"> strongly associated with a trait, a large number of candidate genes</w:t>
      </w:r>
      <w:r w:rsidR="00D73850">
        <w:t xml:space="preserve"> remain that are plausibly </w:t>
      </w:r>
      <w:commentRangeStart w:id="13"/>
      <w:r w:rsidR="00D73850">
        <w:t xml:space="preserve">causal. </w:t>
      </w:r>
      <w:commentRangeEnd w:id="13"/>
      <w:r w:rsidR="00AF4E3B">
        <w:rPr>
          <w:rStyle w:val="CommentReference"/>
        </w:rPr>
        <w:commentReference w:id="13"/>
      </w:r>
      <w:r w:rsidR="00D73850">
        <w:t xml:space="preserve">Furthermore, these issues are multiplied when studying complex traits </w:t>
      </w:r>
      <w:commentRangeStart w:id="14"/>
      <w:r w:rsidR="00D73850">
        <w:t>involving many loci</w:t>
      </w:r>
      <w:commentRangeEnd w:id="14"/>
      <w:r w:rsidR="0027128D">
        <w:rPr>
          <w:rStyle w:val="CommentReference"/>
        </w:rPr>
        <w:commentReference w:id="14"/>
      </w:r>
      <w:r w:rsidR="00D73850">
        <w:t>.</w:t>
      </w:r>
      <w:r w:rsidR="00E5203F">
        <w:t xml:space="preserve"> And t</w:t>
      </w:r>
      <w:r>
        <w:t xml:space="preserve">he problem of pinpointing causal genes is exacerbated in crop species where gene annotation is largely incomplete. </w:t>
      </w:r>
      <w:r w:rsidR="004A3458">
        <w:t>For example, in maize, only ~1% of genes have functional annotations based on mutant analysi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17E5DDB7" w:rsidR="00EF75BE" w:rsidRPr="00002A0F" w:rsidRDefault="00EF75BE" w:rsidP="00EF75BE">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understanding</w:t>
      </w:r>
      <w:r>
        <w:t xml:space="preserve"> of how genes influence traits. </w:t>
      </w:r>
      <w:r w:rsidRPr="00002A0F">
        <w:t xml:space="preserve">Advanced </w:t>
      </w:r>
      <w:r w:rsidRPr="00002A0F">
        <w:lastRenderedPageBreak/>
        <w:t>mapping populations</w:t>
      </w:r>
      <w:r>
        <w:t xml:space="preserve"> developed in crops species</w:t>
      </w:r>
      <w:r w:rsidRPr="00002A0F">
        <w:t xml:space="preserve"> have enabled the rapid identification of hundreds of loci that characterize traits critical to important, global issues such as worldwide food supply and crop nutritional quality, yet we lack the </w:t>
      </w:r>
      <w:r w:rsidR="00EC03EC">
        <w:t>tools</w:t>
      </w:r>
      <w:r w:rsidRPr="00002A0F">
        <w:t xml:space="preserve"> to understand the wealth of information linking genotypic variation to phenotype, especially when the trait of interest involves many genes that have interactions that a GWA study </w:t>
      </w:r>
      <w:r w:rsidR="005637BF">
        <w:t>does not</w:t>
      </w:r>
      <w:r w:rsidR="005637BF" w:rsidRPr="00002A0F">
        <w:t xml:space="preserve"> </w:t>
      </w:r>
      <w:r w:rsidRPr="00002A0F">
        <w:t xml:space="preserve">explicitly model. </w:t>
      </w:r>
    </w:p>
    <w:p w14:paraId="2DB3CF65" w14:textId="5967F37D" w:rsidR="00EF75BE" w:rsidRPr="00002A0F" w:rsidRDefault="00EF75BE" w:rsidP="00EF75BE">
      <w:r w:rsidRPr="00002A0F">
        <w:t>One informative and easily measurable source of functional information are gene expression levels. Surveying genes’ expression profiles in different contexts, such as throughout tissue development or within different genetic backgrounds, helps establish how a gene’s expression is linked to its biological function</w:t>
      </w:r>
      <w:r w:rsidR="0027128D">
        <w:t xml:space="preserve">, by establishing which genes are in the correct time and place to contribute to a common product or outcome. Variation in </w:t>
      </w:r>
      <w:r w:rsidR="0021714E">
        <w:t>the pattern or intensity of gene expression can underlie variation in phenotypes, even where protein sequences maybe identical</w:t>
      </w:r>
      <w:r w:rsidRPr="00002A0F">
        <w:t xml:space="preserve">. Comparing the similarity of two gene’s expression profiles, or co-expression, quantifies the joint response of the genes to various biological contexts, and highly similar expression profiles can indicate shared regulation and function. Analysis of co-expression or co-expression networks have been used successfully for identifying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2F56A81F" w:rsidR="00EF75BE" w:rsidRPr="00002A0F" w:rsidRDefault="00EF75BE" w:rsidP="00EF75BE">
      <w:r w:rsidRPr="00002A0F">
        <w:t>Because co-expression provides a global measure of functional relationships, it can serve as a powerful means of interpreting GWAS candidate loci. Specifically, we expect that variation in several different genes contributing to the same biological process would be associated with a given phenotype</w:t>
      </w:r>
      <w:r>
        <w:t xml:space="preserve"> </w:t>
      </w:r>
      <w:r>
        <w:fldChar w:fldCharType="begin" w:fldLock="1"/>
      </w:r>
      <w:r>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fldChar w:fldCharType="separate"/>
      </w:r>
      <w:r w:rsidRPr="008A02C6">
        <w:rPr>
          <w:noProof/>
        </w:rPr>
        <w:t>(Wolfe et al. 2005)</w:t>
      </w:r>
      <w:r>
        <w:fldChar w:fldCharType="end"/>
      </w:r>
      <w:r w:rsidRPr="00002A0F">
        <w:t xml:space="preserve">. Thus, if genetic variation driving the phenotype captured by GWAS is encoded by co-regulated genes, these data sets will non-randomly overlap. </w:t>
      </w:r>
      <w:r w:rsidR="00EC0F99">
        <w:t xml:space="preserve">This additional logical filter </w:t>
      </w:r>
      <w:r w:rsidRPr="00002A0F">
        <w:t>provides an opportunity to prioritize candidate genes linked to GWAS SNPs based on putative functional information captured by a gene co-expression network. Though not all functional relationships are not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still 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2C921EA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7CAEAF6D" w14:textId="77777777" w:rsidR="00EF75BE" w:rsidRDefault="00EF75BE" w:rsidP="00EF75BE">
      <w:r>
        <w:t>We tested this approach</w:t>
      </w:r>
      <w:r w:rsidRPr="00002A0F">
        <w:t xml:space="preserve"> in the context of maize,</w:t>
      </w:r>
      <w:r>
        <w:t xml:space="preserve"> 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p>
    <w:p w14:paraId="548CE2BB" w14:textId="77777777" w:rsidR="00EF75BE" w:rsidRPr="00002A0F" w:rsidRDefault="00EF75BE" w:rsidP="00EF75BE">
      <w:r w:rsidRPr="00002A0F">
        <w:lastRenderedPageBreak/>
        <w:t>We evaluated the utility of multiple different types of co-expression networks for supporting the</w:t>
      </w:r>
      <w:r>
        <w:t xml:space="preserve"> application of Camoco, and </w:t>
      </w:r>
      <w:r w:rsidRPr="00002A0F">
        <w:t>demonstrate the efficacy of our approach by simulating GWA studies using Gene Ontology (GO) terms to establish maize specific SNP-to-gene mapping parameters as well as a robust null model for GWAS-network overlap. We show that the approach does indeed confirm overlap between functional modules captured by co-expression networks and GWAS candidate SNPs for the maize grain ionome. We present high-confidence candidate genes identified for a variety of different ionomic traits, and more generally, highlight lessons about the connection between co-expression and GWAS loci from our study that are likely to generalize to other traits and other species.</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5EED22E6"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 xml:space="preserve">he rationale for our approach is that functionally coherent genes identified by a GWA study will 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along</w:t>
      </w:r>
      <w:r w:rsidR="00A27F8D">
        <w:t xml:space="preserve"> with</w:t>
      </w:r>
      <w:r w:rsidR="00B45F3C">
        <w:t xml:space="preserve"> 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344765A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162DC9">
        <w:t>Fig. 1</w:t>
      </w:r>
      <w:r>
        <w:fldChar w:fldCharType="end"/>
      </w:r>
      <w:r>
        <w:t>A); tools for construction and analysis of co-expression networks (</w:t>
      </w:r>
      <w:r>
        <w:fldChar w:fldCharType="begin"/>
      </w:r>
      <w:r>
        <w:instrText xml:space="preserve"> REF _Ref444765587 \h  \* MERGEFORMAT </w:instrText>
      </w:r>
      <w:r>
        <w:fldChar w:fldCharType="separate"/>
      </w:r>
      <w:r w:rsidR="00162DC9">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162DC9">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162DC9">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18F17F0A" w:rsidR="00F42CCC" w:rsidRDefault="00C46D31" w:rsidP="006804EA">
      <w:r>
        <w:t>To accomplish this, we implemented and evaluated two different network scoring metrics: network density, and network locality (</w:t>
      </w:r>
      <w:r w:rsidR="00CE1A7A">
        <w:fldChar w:fldCharType="begin"/>
      </w:r>
      <w:r w:rsidR="00CE1A7A">
        <w:instrText xml:space="preserve"> REF _Ref447101528 \h </w:instrText>
      </w:r>
      <w:r w:rsidR="00CE1A7A">
        <w:fldChar w:fldCharType="separate"/>
      </w:r>
      <w:r w:rsidR="00162DC9"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162DC9">
        <w:t>Eq.2</w:t>
      </w:r>
      <w:r w:rsidR="00CE1A7A">
        <w:fldChar w:fldCharType="end"/>
      </w:r>
      <w:r>
        <w:t xml:space="preserve">). Network </w:t>
      </w:r>
      <w:r w:rsidRPr="00CA6BB2">
        <w:rPr>
          <w:i/>
        </w:rPr>
        <w:t>density</w:t>
      </w:r>
      <w:r>
        <w:t xml:space="preserve"> measures the</w:t>
      </w:r>
      <w:r w:rsidR="00B77B21">
        <w:t xml:space="preserve"> average interaction strength between all pairwise combinations of </w:t>
      </w:r>
      <w:r w:rsidR="00CA6BB2">
        <w:t>genes linked to GWAS peaks</w:t>
      </w:r>
      <w:r w:rsidR="00B77B21">
        <w:t xml:space="preserve">. </w:t>
      </w:r>
      <w:r w:rsidR="00DC139F">
        <w:t>Alternatively, n</w:t>
      </w:r>
      <w:r w:rsidR="00B77B21">
        <w:t xml:space="preserve">etwork </w:t>
      </w:r>
      <w:r w:rsidR="00B77B21" w:rsidRPr="00CA6BB2">
        <w:rPr>
          <w:i/>
        </w:rPr>
        <w:t>locality</w:t>
      </w:r>
      <w:r w:rsidR="00DC139F">
        <w:t xml:space="preserve"> 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162DC9">
        <w:t>Materials and Methods</w:t>
      </w:r>
      <w:r w:rsidR="00B77B21">
        <w:fldChar w:fldCharType="end"/>
      </w:r>
      <w:r w:rsidR="00B77B21">
        <w:t xml:space="preserve"> for score details). </w:t>
      </w:r>
      <w:r w:rsidR="00DC139F">
        <w:t xml:space="preserve">For a given </w:t>
      </w:r>
      <w:r w:rsidR="00013461">
        <w:t xml:space="preserve">query </w:t>
      </w:r>
      <w:r w:rsidR="00DC139F">
        <w:t>GWAS trai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162DC9">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paired with an associated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15" w:name="_Ref444765587"/>
      <w:r>
        <w:lastRenderedPageBreak/>
        <w:t>Fig.</w:t>
      </w:r>
      <w:r w:rsidR="00BD3E3E">
        <w:t xml:space="preserve"> 1</w:t>
      </w:r>
      <w:bookmarkEnd w:id="15"/>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1138D5B2" w:rsidR="00B41120" w:rsidRDefault="00894FFD" w:rsidP="00930BBB">
      <w:r>
        <w:t>The co-expression network i</w:t>
      </w:r>
      <w:r w:rsidR="00846958">
        <w:t>s</w:t>
      </w:r>
      <w:r>
        <w:t xml:space="preserve"> a key component of our approach as it provides the functional relationships that allow us to identify functionally coherent subsets of GWAS-implicated genes. We and others have previously shown that co-expression networks generated from expression data derived 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ill target</w:t>
      </w:r>
      <w:r w:rsidR="00A86EC9">
        <w:t xml:space="preserve"> changes in gene expression</w:t>
      </w:r>
      <w:r w:rsidR="007F4EAC">
        <w:t xml:space="preserve"> stemming from environmental conditions, developmental and organ based variation, </w:t>
      </w:r>
      <w:r w:rsidR="004C5544">
        <w:t>or</w:t>
      </w:r>
      <w:r w:rsidR="007F4EAC">
        <w:t xml:space="preserve"> variation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For many species, already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w:t>
      </w:r>
      <w:r w:rsidR="00B41120">
        <w:lastRenderedPageBreak/>
        <w:t>networks independently, and assessed the ability of each to produce high-confidence discoveries using our Camoco framework.</w:t>
      </w:r>
    </w:p>
    <w:p w14:paraId="36158CD4" w14:textId="059A3CC2"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a</w:t>
      </w:r>
      <w:r w:rsidR="00097BC0">
        <w:t xml:space="preserve"> third </w:t>
      </w:r>
      <w:r w:rsidR="00BD06C3">
        <w:t>dataset</w:t>
      </w:r>
      <w:r w:rsidR="005D6663">
        <w:t xml:space="preserve"> (ZmRoot hereafter)</w:t>
      </w:r>
      <w:r w:rsidR="00097BC0">
        <w:t xml:space="preserve"> was </w:t>
      </w:r>
      <w:r w:rsidR="000A71F2">
        <w:t xml:space="preserve">generated as part of the ionomics GWAS research program and represents </w:t>
      </w:r>
      <w:r w:rsidR="001D3930">
        <w:t xml:space="preserve">genotypic variation </w:t>
      </w:r>
      <w:r w:rsidR="00097BC0">
        <w:t xml:space="preserve">existing within a single </w:t>
      </w:r>
      <w:r w:rsidR="000A71F2">
        <w:t>organ</w:t>
      </w:r>
      <w:r w:rsidR="00097BC0">
        <w:t>. G</w:t>
      </w:r>
      <w:r w:rsidR="00FD3978">
        <w:t xml:space="preserve">ene expression </w:t>
      </w:r>
      <w:r w:rsidR="00097BC0">
        <w:t xml:space="preserve">was </w:t>
      </w:r>
      <w:r w:rsidR="000A71F2">
        <w:t xml:space="preserve">measured </w:t>
      </w:r>
      <w:r w:rsidR="00FD3978">
        <w:t xml:space="preserve">from </w:t>
      </w:r>
      <w:r w:rsidR="000A71F2">
        <w:t>mature roots from a collection</w:t>
      </w:r>
      <w:r w:rsidR="00FD3978">
        <w:t xml:space="preserve"> of 4</w:t>
      </w:r>
      <w:r w:rsidR="005D6663">
        <w:t>6</w:t>
      </w:r>
      <w:r w:rsidR="00FD3978">
        <w:t xml:space="preserve"> genotypically diverse maize inbreds.</w:t>
      </w:r>
      <w:r w:rsidR="005D6663">
        <w:t xml:space="preserve"> </w:t>
      </w:r>
      <w:r w:rsidR="003B1C09">
        <w:t xml:space="preserve">See </w:t>
      </w:r>
      <w:r w:rsidR="003B1C09">
        <w:fldChar w:fldCharType="begin"/>
      </w:r>
      <w:r w:rsidR="003B1C09">
        <w:instrText xml:space="preserve"> REF _Ref463088833 \h </w:instrText>
      </w:r>
      <w:r w:rsidR="003B1C09">
        <w:fldChar w:fldCharType="separate"/>
      </w:r>
      <w:r w:rsidR="00162DC9">
        <w:t>Materials and Methods</w:t>
      </w:r>
      <w:r w:rsidR="003B1C09">
        <w:fldChar w:fldCharType="end"/>
      </w:r>
      <w:r w:rsidR="003B1C09">
        <w:t xml:space="preserve"> for details on building these networks.</w:t>
      </w:r>
    </w:p>
    <w:p w14:paraId="48013BC9" w14:textId="77777777" w:rsidR="002B1DB8" w:rsidRDefault="002B1DB8" w:rsidP="006804EA">
      <w:pPr>
        <w:pStyle w:val="Heading3"/>
      </w:pPr>
      <w:bookmarkStart w:id="16" w:name="_Ref458774860"/>
      <w:r>
        <w:t>Table 1</w:t>
      </w:r>
      <w:bookmarkEnd w:id="16"/>
    </w:p>
    <w:p w14:paraId="725F7558" w14:textId="77777777" w:rsidR="002B1DB8" w:rsidRDefault="002B1DB8" w:rsidP="006804EA">
      <w:pPr>
        <w:pStyle w:val="Heading4"/>
      </w:pPr>
      <w:r>
        <w:t>Significantly Co-expressed GO Terms</w:t>
      </w:r>
    </w:p>
    <w:p w14:paraId="7626C284" w14:textId="06B9164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162DC9" w:rsidRPr="0045686C">
        <w:t>Eq.1</w:t>
      </w:r>
      <w:r>
        <w:fldChar w:fldCharType="end"/>
      </w:r>
      <w:r>
        <w:t>) and locality (</w:t>
      </w:r>
      <w:r w:rsidR="00F77E21">
        <w:fldChar w:fldCharType="begin"/>
      </w:r>
      <w:r w:rsidR="00F77E21">
        <w:instrText xml:space="preserve"> REF _Ref464049667 \h </w:instrText>
      </w:r>
      <w:r w:rsidR="00F77E21">
        <w:fldChar w:fldCharType="separate"/>
      </w:r>
      <w:r w:rsidR="00162DC9">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9D6623B" w:rsidR="00AC5E1A" w:rsidRDefault="005D6663" w:rsidP="006804EA">
      <w:r>
        <w:t>Co-expression networks</w:t>
      </w:r>
      <w:r w:rsidR="00F97B42">
        <w:t xml:space="preserve"> for each dataset</w:t>
      </w:r>
      <w:r>
        <w:t xml:space="preserve"> were constructed from gene expression matrices using Camoco (See </w:t>
      </w:r>
      <w:r>
        <w:fldChar w:fldCharType="begin"/>
      </w:r>
      <w:r>
        <w:instrText xml:space="preserve"> REF _Ref463332505 \h </w:instrText>
      </w:r>
      <w:r w:rsidR="003D7ED4">
        <w:instrText xml:space="preserve"> \* MERGEFORMAT </w:instrText>
      </w:r>
      <w:r>
        <w:fldChar w:fldCharType="separate"/>
      </w:r>
      <w:r w:rsidR="00162DC9">
        <w:t>Supp. File 1</w:t>
      </w:r>
      <w:r>
        <w:fldChar w:fldCharType="end"/>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162DC9">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78F4BFD3"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162DC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162DC9">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 significant</w:t>
      </w:r>
      <w:r w:rsidR="008B7904">
        <w:t>ly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captures the most </w:t>
      </w:r>
      <w:r w:rsidR="00D2441B">
        <w:t xml:space="preserve">GO </w:t>
      </w:r>
      <w:r w:rsidR="009A74CB">
        <w:t xml:space="preserve">terms in the ZmRoot </w:t>
      </w:r>
      <w:r w:rsidR="00613C5B">
        <w:t xml:space="preserve">network </w:t>
      </w:r>
      <w:r w:rsidR="009A74CB">
        <w:t>while locality performs best in</w:t>
      </w:r>
      <w:r w:rsidR="00CE4DB4">
        <w:t xml:space="preserve"> ZmPAN.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ere often strongly co-expressed in </w:t>
      </w:r>
      <w:r w:rsidR="00EB7D43">
        <w:t xml:space="preserve">only </w:t>
      </w:r>
      <w:r w:rsidR="00726896">
        <w:t>a subset of the networks indicating that the networks experimental context influenced which biological processes it captured.</w:t>
      </w:r>
      <w:r w:rsidR="003246AF">
        <w:t xml:space="preserve"> Overall, while </w:t>
      </w:r>
      <w:r w:rsidR="003E29E6">
        <w:t xml:space="preserve">density and locality </w:t>
      </w:r>
      <w:r w:rsidR="003246AF">
        <w:t>recover different GO terms,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162DC9">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17" w:name="_Ref458774880"/>
      <w:r>
        <w:lastRenderedPageBreak/>
        <w:t>Table 2</w:t>
      </w:r>
      <w:bookmarkEnd w:id="17"/>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2ED38D4" w:rsidR="00B41120" w:rsidRDefault="00EF3527" w:rsidP="006804EA">
      <w:r>
        <w:t xml:space="preserve">In addition to strong co-expression among previously known 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CE1F49">
        <w:t>, however m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162DC9">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162DC9">
        <w:t>Supp. Table 2</w:t>
      </w:r>
      <w:r w:rsidR="006B15E9">
        <w:fldChar w:fldCharType="end"/>
      </w:r>
      <w:r w:rsidR="006B15E9">
        <w:t xml:space="preserve"> for full data</w:t>
      </w:r>
      <w:r w:rsidR="00722199">
        <w:t>)</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162DC9">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75E520DC"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2567FD">
        <w:t>, which can produce</w:t>
      </w:r>
      <w:r w:rsidR="00846095">
        <w:t xml:space="preserve"> skewed distributions in density and locality calculations.</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276762C8" w:rsidR="00760BC6" w:rsidRDefault="00400FC8" w:rsidP="006804EA">
      <w:r>
        <w:t>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162DC9">
        <w:t>Fig 2</w:t>
      </w:r>
      <w:r w:rsidR="008D33AC">
        <w:fldChar w:fldCharType="end"/>
      </w:r>
      <w:r w:rsidR="00D504B8">
        <w:t xml:space="preserve">). This </w:t>
      </w:r>
      <w:r w:rsidR="00F32D68">
        <w:t xml:space="preserve">bias toward linked genes </w:t>
      </w:r>
      <w:r w:rsidR="00D504B8">
        <w:t xml:space="preserve">is especially pronounced </w:t>
      </w:r>
      <w:r w:rsidR="00F32D68">
        <w:t xml:space="preserve">at the extrem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162DC9">
        <w:t>Fig 2</w:t>
      </w:r>
      <w:r w:rsidR="008D33AC">
        <w:fldChar w:fldCharType="end"/>
      </w:r>
      <w:r w:rsidR="008D33AC">
        <w:t xml:space="preserve"> </w:t>
      </w:r>
      <w:r w:rsidR="00493EDC">
        <w:t>inset).</w:t>
      </w:r>
    </w:p>
    <w:p w14:paraId="2386BF3C" w14:textId="236146A8" w:rsidR="00760BC6" w:rsidRDefault="00760BC6" w:rsidP="006F5995">
      <w:pPr>
        <w:pStyle w:val="Heading3"/>
      </w:pPr>
      <w:bookmarkStart w:id="18" w:name="_Ref487124030"/>
      <w:r>
        <w:t>Fig 2</w:t>
      </w:r>
      <w:bookmarkEnd w:id="18"/>
    </w:p>
    <w:p w14:paraId="03632091" w14:textId="77777777" w:rsidR="00760BC6" w:rsidRDefault="00760BC6" w:rsidP="006804EA">
      <w:pPr>
        <w:pStyle w:val="Heading4"/>
      </w:pPr>
      <w:r>
        <w:t>Cis vs Trans Co-Expression Network Interactions</w:t>
      </w:r>
    </w:p>
    <w:p w14:paraId="0CE4FDE5" w14:textId="0B0BE1A2" w:rsidR="00760BC6" w:rsidRPr="00FF0923" w:rsidRDefault="00F05159" w:rsidP="006804EA">
      <w:pPr>
        <w:pStyle w:val="Subtitle"/>
      </w:pPr>
      <w:r>
        <w:t xml:space="preserve">Comparison of </w:t>
      </w:r>
      <w:r w:rsidR="007D17A2">
        <w:t xml:space="preserve">co-expression </w:t>
      </w:r>
      <w:r w:rsidR="00760BC6">
        <w:t xml:space="preserve">network </w:t>
      </w:r>
      <w:r w:rsidR="00760BC6" w:rsidRPr="00FF0923">
        <w:t>int</w:t>
      </w:r>
      <w:r w:rsidR="00007E6A">
        <w:t>eraction score distributions</w:t>
      </w:r>
      <w:r w:rsidR="00760BC6">
        <w:t xml:space="preserve"> between </w:t>
      </w:r>
      <w:r w:rsidR="00760BC6" w:rsidRPr="00FF0923">
        <w:rPr>
          <w:i/>
        </w:rPr>
        <w:t>cis</w:t>
      </w:r>
      <w:r w:rsidR="00E31D04">
        <w:rPr>
          <w:i/>
        </w:rPr>
        <w:t>-</w:t>
      </w:r>
      <w:r w:rsidR="00760BC6">
        <w:t xml:space="preserve"> and </w:t>
      </w:r>
      <w:r w:rsidR="00760BC6" w:rsidRPr="00FF0923">
        <w:rPr>
          <w:i/>
        </w:rPr>
        <w:t>trans</w:t>
      </w:r>
      <w:r w:rsidR="00E31D04">
        <w:rPr>
          <w:i/>
        </w:rPr>
        <w:t>-</w:t>
      </w:r>
      <w:r w:rsidR="00760BC6" w:rsidRPr="00FF0923">
        <w:t xml:space="preserve"> sets of</w:t>
      </w:r>
      <w:r w:rsidR="00760BC6">
        <w:t xml:space="preserve"> genes. Distribution densities of </w:t>
      </w:r>
      <w:r w:rsidR="003D48F9">
        <w:rPr>
          <w:i/>
        </w:rPr>
        <w:t>t</w:t>
      </w:r>
      <w:r w:rsidR="00760BC6" w:rsidRPr="00FF0923">
        <w:rPr>
          <w:i/>
        </w:rPr>
        <w:t>rans</w:t>
      </w:r>
      <w:r w:rsidR="003D48F9">
        <w:rPr>
          <w:i/>
        </w:rPr>
        <w:t>-</w:t>
      </w:r>
      <w:r w:rsidR="00760BC6">
        <w:t xml:space="preserve"> gene pairs (green) show interactions</w:t>
      </w:r>
      <w:r w:rsidR="00760BC6" w:rsidRPr="00FF0923">
        <w:t xml:space="preserve"> between genes </w:t>
      </w:r>
      <w:r w:rsidR="00760BC6">
        <w:t xml:space="preserve">on separate chromosomes. Distribution densities of </w:t>
      </w:r>
      <w:r w:rsidR="003D48F9">
        <w:rPr>
          <w:i/>
        </w:rPr>
        <w:t>c</w:t>
      </w:r>
      <w:r w:rsidR="00760BC6" w:rsidRPr="00FF0923">
        <w:rPr>
          <w:i/>
        </w:rPr>
        <w:t>is</w:t>
      </w:r>
      <w:r w:rsidR="003D48F9">
        <w:rPr>
          <w:i/>
        </w:rPr>
        <w:t>-</w:t>
      </w:r>
      <w:r w:rsidR="00760BC6" w:rsidRPr="00FF0923">
        <w:t xml:space="preserve"> </w:t>
      </w:r>
      <w:r w:rsidR="00760BC6">
        <w:t xml:space="preserve">gene pairs (blue) show </w:t>
      </w:r>
      <w:r w:rsidR="00760BC6" w:rsidRPr="00FF0923">
        <w:t>interactions between genes with less than 50kb intergenic distance.</w:t>
      </w:r>
    </w:p>
    <w:p w14:paraId="2CD25F62" w14:textId="50FCDAF7"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regulatory mechanisms,</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162DC9">
        <w:t>Materials and Methods</w:t>
      </w:r>
      <w:r w:rsidR="008C083D">
        <w:fldChar w:fldCharType="end"/>
      </w:r>
      <w:r>
        <w:t>).</w:t>
      </w:r>
    </w:p>
    <w:p w14:paraId="0A6D6EE0" w14:textId="77777777" w:rsidR="00F32D68" w:rsidRDefault="00F32D68" w:rsidP="00D04EE5">
      <w:pPr>
        <w:pStyle w:val="Heading2"/>
      </w:pPr>
      <w:r>
        <w:lastRenderedPageBreak/>
        <w:t>Evaluation of the Camoco framework</w:t>
      </w:r>
    </w:p>
    <w:p w14:paraId="3FC8EA9E" w14:textId="4186E3B7"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our proposed method of </w:t>
      </w:r>
      <w:r w:rsidR="00742C08">
        <w:t>detecting</w:t>
      </w:r>
      <w:r>
        <w:t xml:space="preserve"> overlap between co-expression networks and causal genes underlying GWAS-associated loci.</w:t>
      </w:r>
      <w:r w:rsidR="0076606D">
        <w:t xml:space="preserve"> </w:t>
      </w:r>
      <w:r w:rsidR="0091247C">
        <w:t>In an idealized scenario</w:t>
      </w:r>
      <w:r w:rsidR="0076606D">
        <w:t>, GWAS SNPs 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162DC9">
        <w:t>Fig 3</w:t>
      </w:r>
      <w:r w:rsidR="0076606D">
        <w:fldChar w:fldCharType="end"/>
      </w:r>
      <w:r w:rsidR="0076606D">
        <w:t>).</w:t>
      </w:r>
      <w:r w:rsidR="000F1264">
        <w:t xml:space="preserve"> </w:t>
      </w:r>
      <w:r w:rsidR="004F243E">
        <w:t xml:space="preserve">In practice, </w:t>
      </w:r>
      <w:r w:rsidR="00B036E6">
        <w:t xml:space="preserve">SNPs are likely in linkage disequilibrium (LD) with functional alleles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47991CDF"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162DC9">
        <w:t>Eq. 6</w:t>
      </w:r>
      <w:r w:rsidR="005364E4">
        <w:fldChar w:fldCharType="end"/>
      </w:r>
      <w:r w:rsidR="00126FBB">
        <w:t>)</w:t>
      </w:r>
      <w:r w:rsidR="00066CFC">
        <w:t>.</w:t>
      </w:r>
    </w:p>
    <w:p w14:paraId="1B50666C" w14:textId="2B3CA91D"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162DC9">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4E422B92"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162DC9">
        <w:t>Table 1</w:t>
      </w:r>
      <w:r w:rsidR="00B67DB0">
        <w:fldChar w:fldCharType="end"/>
      </w:r>
      <w:r w:rsidR="00B67DB0">
        <w:t>)</w:t>
      </w:r>
      <w:r w:rsidR="00C0374E">
        <w:t>. These ideal cases were then either subjected to subsampled</w:t>
      </w:r>
      <w:r>
        <w:t xml:space="preserve"> genes (i.e. to simulate missing candidates) or adding functionally unrelated genes (i.e. to simulate false candidates introduced by linkage).</w:t>
      </w:r>
      <w:r w:rsidR="00B67DB0">
        <w:t xml:space="preserve"> In both cases, simulated GWAS (GO terms)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19" w:name="_Ref456807908"/>
      <w:bookmarkStart w:id="20" w:name="_Ref458794783"/>
      <w:r>
        <w:lastRenderedPageBreak/>
        <w:t>Fig 3</w:t>
      </w:r>
      <w:bookmarkEnd w:id="19"/>
      <w:bookmarkEnd w:id="20"/>
    </w:p>
    <w:p w14:paraId="51EB1C89" w14:textId="3ADFD088" w:rsidR="008259D0" w:rsidRDefault="00AB785E" w:rsidP="006804EA">
      <w:pPr>
        <w:pStyle w:val="Heading4"/>
      </w:pPr>
      <w:r>
        <w:t>Simulating GWAS-network overlap</w:t>
      </w:r>
      <w:r w:rsidR="008259D0">
        <w:t xml:space="preserve"> using Gene Ontology Terms</w:t>
      </w:r>
    </w:p>
    <w:p w14:paraId="15CAF61F" w14:textId="566040BD"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w:t>
      </w:r>
      <w:r w:rsidR="00007E6A">
        <w:t>(</w:t>
      </w:r>
      <w:r w:rsidR="00846095" w:rsidRPr="00846095">
        <w:rPr>
          <w:b/>
        </w:rPr>
        <w:t>B</w:t>
      </w:r>
      <w:r w:rsidR="00007E6A">
        <w:rPr>
          <w:b/>
        </w:rPr>
        <w:t>)</w:t>
      </w:r>
      <w:r w:rsidR="00FE0725">
        <w:t xml:space="preserve"> </w:t>
      </w:r>
      <w:r w:rsidR="00007E6A">
        <w:t xml:space="preserve">The </w:t>
      </w:r>
      <w:r w:rsidR="00FB3710">
        <w:t xml:space="preserve">effect of a large </w:t>
      </w:r>
      <w:r w:rsidR="00044064">
        <w:t>proportion</w:t>
      </w:r>
      <w:r w:rsidR="00FB3710">
        <w:t xml:space="preserve"> of missing candidate genes (</w:t>
      </w:r>
      <w:r w:rsidR="00EB01CE">
        <w:t xml:space="preserve">e.g. </w:t>
      </w:r>
      <w:r w:rsidR="00FE0725">
        <w:t>MCR=2/5) on network signal</w:t>
      </w:r>
      <w:r w:rsidR="00E36E38">
        <w:t>. (</w:t>
      </w:r>
      <w:r w:rsidR="00E36E38" w:rsidRPr="00E36E38">
        <w:rPr>
          <w:b/>
        </w:rPr>
        <w:t>C</w:t>
      </w:r>
      <w:r w:rsidR="00E36E38">
        <w:t>)</w:t>
      </w:r>
      <w:r w:rsidR="00007E6A">
        <w:t xml:space="preserve"> T</w:t>
      </w:r>
      <w:r w:rsidR="00FB3710">
        <w: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645A4860"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162DC9">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162DC9">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162DC9">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21" w:name="_Ref458700744"/>
      <w:r>
        <w:t>Fig. 4</w:t>
      </w:r>
      <w:bookmarkEnd w:id="21"/>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4BE6B239"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d as MCR increases</w:t>
      </w:r>
      <w:r w:rsidR="00D149DC">
        <w:t>.</w:t>
      </w:r>
      <w:r w:rsidR="00844A39">
        <w:t xml:space="preserve"> </w:t>
      </w:r>
      <w:r w:rsidR="00844A39">
        <w:fldChar w:fldCharType="begin"/>
      </w:r>
      <w:r w:rsidR="00844A39">
        <w:instrText xml:space="preserve"> REF _Ref456807908 \h </w:instrText>
      </w:r>
      <w:r w:rsidR="00844A39">
        <w:fldChar w:fldCharType="separate"/>
      </w:r>
      <w:r w:rsidR="00162DC9">
        <w:t>Fig 3</w:t>
      </w:r>
      <w:r w:rsidR="00844A39">
        <w:fldChar w:fldCharType="end"/>
      </w:r>
      <w:r w:rsidR="00844A39">
        <w:t xml:space="preserve"> shows the decay in the proportion of GO terms that exhibit significant co-expressi</w:t>
      </w:r>
      <w:r w:rsidR="009213AE">
        <w:t xml:space="preserve">on at increasing levels of MCR (red </w:t>
      </w:r>
      <w:r w:rsidR="009213AE">
        <w:lastRenderedPageBreak/>
        <w:t xml:space="preserve">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2A055D5E"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 xml:space="preserve">decayed at a substantially lower rate than moderately co-expressed GO terms indicating that </w:t>
      </w:r>
      <w:r w:rsidR="00312763">
        <w:t>non-simulated</w:t>
      </w:r>
      <w:r w:rsidR="00A07B70">
        <w:t xml:space="preserve"> GWAS datasets will be robust to a moderate level of missing candidate genes</w:t>
      </w:r>
      <w:r w:rsidR="00312763">
        <w:t xml:space="preserve"> when co-expression among true candidate genes is strong</w:t>
      </w:r>
      <w:r w:rsidR="00A07B70">
        <w:t>.</w:t>
      </w:r>
      <w:r w:rsidR="00E255EC">
        <w:t xml:space="preserve"> Co-expression signal in relation to MCR was also compared between GO terms split by gene size (See </w:t>
      </w:r>
      <w:r w:rsidR="00E255EC">
        <w:fldChar w:fldCharType="begin"/>
      </w:r>
      <w:r w:rsidR="00E255EC">
        <w:instrText xml:space="preserve"> REF _Ref447187909 \h </w:instrText>
      </w:r>
      <w:r w:rsidR="00BD6B47">
        <w:instrText xml:space="preserve"> \* MERGEFORMAT </w:instrText>
      </w:r>
      <w:r w:rsidR="00E255EC">
        <w:fldChar w:fldCharType="separate"/>
      </w:r>
      <w:r w:rsidR="00162DC9">
        <w:t>Supp. Fig. 4</w:t>
      </w:r>
      <w:r w:rsidR="00E255EC">
        <w:fldChar w:fldCharType="end"/>
      </w:r>
      <w:r w:rsidR="00E255EC" w:rsidRPr="00E255EC">
        <w:rPr>
          <w:b/>
        </w:rPr>
        <w:t>B-C</w:t>
      </w:r>
      <w:r w:rsidR="00E255EC">
        <w:t>), which did not differentiate the rate at which co-expression signal decayed.</w:t>
      </w:r>
    </w:p>
    <w:p w14:paraId="3F66498E" w14:textId="5CEE7D4E"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 </w:t>
      </w:r>
      <w:r w:rsidR="00B12F97">
        <w:t xml:space="preserve">by </w:t>
      </w:r>
      <w:r w:rsidR="002A10E6">
        <w:t xml:space="preserve">taking genes </w:t>
      </w:r>
      <w:r w:rsidR="00050886">
        <w:t xml:space="preserve">within </w:t>
      </w:r>
      <w:r w:rsidR="002A10E6">
        <w:t xml:space="preserve">significantly co-expressed </w:t>
      </w:r>
      <w:r w:rsidR="0067601E">
        <w:t>GO terms 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162DC9">
        <w:t>Supp. Table 3</w:t>
      </w:r>
      <w:r w:rsidR="00675CBA">
        <w:fldChar w:fldCharType="end"/>
      </w:r>
      <w:r w:rsidR="008109D4">
        <w:t xml:space="preserve">). </w:t>
      </w:r>
      <w:r w:rsidR="00CC1C76">
        <w:t xml:space="preserve">Simulated SNPs corresponding to the starting base pair of each true GO term gene were used </w:t>
      </w:r>
      <w:r w:rsidR="000534C7">
        <w:t>as input to SNP-to-</w:t>
      </w:r>
      <w:r w:rsidR="00CC1C76">
        <w:t>gene mapping (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162DC9">
        <w:t>Materials and Methods</w:t>
      </w:r>
      <w:r w:rsidR="001937DF">
        <w:fldChar w:fldCharType="end"/>
      </w:r>
      <w:r w:rsidR="00CE63DB">
        <w:t>). S</w:t>
      </w:r>
      <w:r w:rsidR="00A95AC6">
        <w:t>ubnetwork density</w:t>
      </w:r>
      <w:r w:rsidR="00CE63DB">
        <w:t xml:space="preserve"> and locality were</w:t>
      </w:r>
      <w:r w:rsidR="00A95AC6">
        <w:t xml:space="preserve"> calculated for candidate genes at each SNP-to-gene mapping combination in each network to evaluate the decay of co-expression signal in relation to FCR (</w:t>
      </w:r>
      <w:r w:rsidR="00A95AC6">
        <w:fldChar w:fldCharType="begin"/>
      </w:r>
      <w:r w:rsidR="00A95AC6">
        <w:instrText xml:space="preserve"> REF _Ref458721156 \h  \* MERGEFORMAT </w:instrText>
      </w:r>
      <w:r w:rsidR="00A95AC6">
        <w:fldChar w:fldCharType="separate"/>
      </w:r>
      <w:r w:rsidR="00162DC9">
        <w:t>Fig. 5</w:t>
      </w:r>
      <w:r w:rsidR="00A95AC6">
        <w:fldChar w:fldCharType="end"/>
      </w:r>
      <w:r w:rsidR="00675CBA">
        <w:t>)</w:t>
      </w:r>
      <w:r w:rsidR="00F30EC0">
        <w:t>.</w:t>
      </w:r>
    </w:p>
    <w:p w14:paraId="5220A527" w14:textId="77777777" w:rsidR="009838D1" w:rsidRDefault="009838D1" w:rsidP="006804EA">
      <w:pPr>
        <w:pStyle w:val="Heading3"/>
      </w:pPr>
      <w:bookmarkStart w:id="22" w:name="_Ref458721156"/>
      <w:bookmarkStart w:id="23" w:name="_Ref447197618"/>
      <w:r>
        <w:t>Fig. 5</w:t>
      </w:r>
      <w:bookmarkEnd w:id="22"/>
      <w:bookmarkEnd w:id="23"/>
    </w:p>
    <w:p w14:paraId="496C9778" w14:textId="17D13EA4" w:rsidR="009838D1" w:rsidRDefault="009838D1" w:rsidP="006804EA">
      <w:pPr>
        <w:pStyle w:val="Heading4"/>
      </w:pPr>
      <w:commentRangeStart w:id="24"/>
      <w:r>
        <w:t xml:space="preserve">Simulated GWAS: </w:t>
      </w:r>
      <w:r w:rsidR="00D04EE5">
        <w:t>SNP-to-gene</w:t>
      </w:r>
      <w:r>
        <w:t xml:space="preserve"> Mapping Density Signal Robustness</w:t>
      </w:r>
      <w:commentRangeEnd w:id="24"/>
      <w:r w:rsidR="00D77D17">
        <w:rPr>
          <w:rStyle w:val="CommentReference"/>
          <w:rFonts w:asciiTheme="minorHAnsi" w:eastAsiaTheme="minorHAnsi" w:hAnsiTheme="minorHAnsi" w:cs="Arial"/>
          <w:i w:val="0"/>
          <w:iCs w:val="0"/>
          <w:color w:val="auto"/>
        </w:rPr>
        <w:commentReference w:id="24"/>
      </w:r>
    </w:p>
    <w:p w14:paraId="26F27B06" w14:textId="27C9C11A"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p>
    <w:p w14:paraId="1404DCDC" w14:textId="566FCA11" w:rsidR="00A95AC6" w:rsidRDefault="00A95AC6" w:rsidP="006804EA">
      <w:r>
        <w:t>C</w:t>
      </w:r>
      <w:r w:rsidR="00CC1C76">
        <w:t xml:space="preserve">andidate genes were considered </w:t>
      </w:r>
      <w:r w:rsidR="00F95E30">
        <w:t xml:space="preserve">for each SNP </w:t>
      </w:r>
      <w:r w:rsidR="00CC1C76">
        <w:t>up to 50kb, 100kb and 500kb upstream and downstream</w:t>
      </w:r>
      <w:r w:rsidR="00F95E30">
        <w:t>, limited</w:t>
      </w:r>
      <w:r w:rsidR="00CC1C76">
        <w:t xml:space="preserve"> to 1, 2, and 5 maximum flanking genes</w:t>
      </w:r>
      <w:r w:rsidR="00F95E30">
        <w:t xml:space="preserve"> on each side</w:t>
      </w:r>
      <w:r w:rsidR="00CC1C76">
        <w:t>.</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162DC9">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162DC9">
        <w:t>Fig. 5</w:t>
      </w:r>
      <w:r w:rsidR="009C435E">
        <w:fldChar w:fldCharType="end"/>
      </w:r>
      <w:r w:rsidR="009C435E">
        <w:t xml:space="preserve"> bottom</w:t>
      </w:r>
      <w:r w:rsidR="0085320B" w:rsidRPr="009C435E">
        <w:t>)</w:t>
      </w:r>
      <w:r>
        <w:t>.</w:t>
      </w:r>
    </w:p>
    <w:p w14:paraId="080DBB4D" w14:textId="7353DD84" w:rsidR="005A4C13" w:rsidRDefault="00571A97" w:rsidP="006804E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162DC9">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162DC9">
        <w:t>Supp. Fig. 5</w:t>
      </w:r>
      <w:r w:rsidR="00B310CA">
        <w:fldChar w:fldCharType="end"/>
      </w:r>
      <w:r w:rsidR="00B310CA" w:rsidRPr="00FE2607">
        <w:rPr>
          <w:b/>
        </w:rPr>
        <w:t>A</w:t>
      </w:r>
      <w:r w:rsidR="00B310CA">
        <w:t xml:space="preserve"> for absolute term numbers)</w:t>
      </w:r>
      <w:r w:rsidR="0067601E">
        <w:t>.</w:t>
      </w:r>
      <w:r w:rsidR="00AB7613">
        <w:t xml:space="preserve"> We note that many GO terms could </w:t>
      </w:r>
      <w:r w:rsidR="00826BBB">
        <w:t>not</w:t>
      </w:r>
      <w:r w:rsidR="00AB7613">
        <w:t xml:space="preserve"> </w:t>
      </w:r>
      <w:r w:rsidR="002B76B0">
        <w:t xml:space="preserve">be </w:t>
      </w:r>
      <w:r w:rsidR="00AB7613">
        <w:t>evaluated at lower FCR levels</w:t>
      </w:r>
      <w:r w:rsidR="00CD53FE">
        <w:t xml:space="preserve"> (&lt;50%)</w:t>
      </w:r>
      <w:r w:rsidR="00AB7613">
        <w:t xml:space="preserve"> </w:t>
      </w:r>
      <w:r w:rsidR="00CD53FE">
        <w:t>because</w:t>
      </w:r>
      <w:r w:rsidR="0018353F">
        <w:t>,</w:t>
      </w:r>
      <w:r w:rsidR="00CD53FE">
        <w:t xml:space="preserve"> by definition, even</w:t>
      </w:r>
      <w:r w:rsidR="00AB7613">
        <w:t xml:space="preserve"> the most stringent SNP-to-gene mapping parameter set (50kb/1 flank)</w:t>
      </w:r>
      <w:r w:rsidR="00984F3F">
        <w:t xml:space="preserve"> doubles the number of genes considered</w:t>
      </w:r>
      <w:r w:rsidR="00AB7613">
        <w:t>.</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6A7E5F9E"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w:t>
      </w:r>
      <w:r w:rsidR="00571A97">
        <w:lastRenderedPageBreak/>
        <w:t xml:space="preserve">compared between GO terms split by gene size (See </w:t>
      </w:r>
      <w:r w:rsidR="00571A97">
        <w:fldChar w:fldCharType="begin"/>
      </w:r>
      <w:r w:rsidR="00571A97">
        <w:instrText xml:space="preserve"> REF _Ref470857301 \h </w:instrText>
      </w:r>
      <w:r w:rsidR="00BD6B47">
        <w:instrText xml:space="preserve"> \* MERGEFORMAT </w:instrText>
      </w:r>
      <w:r w:rsidR="00571A97">
        <w:fldChar w:fldCharType="separate"/>
      </w:r>
      <w:r w:rsidR="00162DC9">
        <w:t>Supp. Fig. 5</w:t>
      </w:r>
      <w:r w:rsidR="00571A97">
        <w:fldChar w:fldCharType="end"/>
      </w:r>
      <w:r w:rsidR="00571A97" w:rsidRPr="00E255EC">
        <w:rPr>
          <w:b/>
        </w:rPr>
        <w:t>B-C</w:t>
      </w:r>
      <w:r w:rsidR="00571A97">
        <w:t>), which did not differentiate the rate at which co-expression signal decayed.</w:t>
      </w:r>
    </w:p>
    <w:p w14:paraId="0B69AAC8" w14:textId="0824D7FD"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and detected using our method.</w:t>
      </w:r>
      <w:r w:rsidR="0043296A">
        <w:t xml:space="preserve"> </w:t>
      </w:r>
      <w:r w:rsidR="003E2145">
        <w:t>These results indicate that true GWAS scenarios, where the majority of SNPs do not perfectly resolve candidate genes, can be systematically integrated with co-expression networks to efficiently filter out false candidates int</w:t>
      </w:r>
      <w:r w:rsidR="00383343">
        <w:t>roduced by SNP-to-</w:t>
      </w:r>
      <w:r w:rsidR="003E2145">
        <w:t>gene mapping</w:t>
      </w:r>
      <w:r w:rsidR="00214359">
        <w:t xml:space="preserve"> using the parameters explored here</w:t>
      </w:r>
      <w:r w:rsidR="003E2145">
        <w:t>.</w:t>
      </w:r>
      <w:r w:rsidR="00214359">
        <w:t xml:space="preserve"> </w:t>
      </w:r>
      <w:r w:rsidR="003E2145">
        <w:t xml:space="preserve"> More so, instances where several interleaving genes exist between associated SNPs and true candidates can be detected using co-expression networks as a functional filter for</w:t>
      </w:r>
      <w:r w:rsidR="00E11E23">
        <w:t xml:space="preserve"> candidate gene identification.  </w:t>
      </w:r>
    </w:p>
    <w:p w14:paraId="181F57C9" w14:textId="71986EB8" w:rsidR="008B6200" w:rsidRDefault="008B6200" w:rsidP="006804EA">
      <w:r>
        <w:t>The potential for using this approach, however, is highly dependent on the linkage disequilibrium of the organism in question as well as the genetic architecture of the trait</w:t>
      </w:r>
      <w:r w:rsidR="00D6133A">
        <w:t xml:space="preserve"> being studied</w:t>
      </w:r>
      <w:r w:rsidR="00160EDF">
        <w:t xml:space="preserve">. Simulations provide both insight on the feasibility of using Camoco to evaluate overlap between co-expression networks and GWA studies as well as a survey of the SNP-to-gene mapping parameters that should be used when utilizing this approach (See </w:t>
      </w:r>
      <w:r w:rsidR="00160EDF">
        <w:fldChar w:fldCharType="begin"/>
      </w:r>
      <w:r w:rsidR="00160EDF">
        <w:instrText xml:space="preserve"> REF _Ref469995568 \h </w:instrText>
      </w:r>
      <w:r w:rsidR="00160EDF">
        <w:fldChar w:fldCharType="separate"/>
      </w:r>
      <w:r w:rsidR="00162DC9">
        <w:t>Discussion</w:t>
      </w:r>
      <w:r w:rsidR="00160EDF">
        <w:fldChar w:fldCharType="end"/>
      </w:r>
      <w:r w:rsidR="00160EDF">
        <w:t xml:space="preserve"> for more </w:t>
      </w:r>
      <w:r w:rsidR="009853C9">
        <w:t>detail</w:t>
      </w:r>
      <w:r w:rsidR="00160EDF">
        <w:t>).</w:t>
      </w:r>
    </w:p>
    <w:p w14:paraId="6777CE58" w14:textId="67089CB3" w:rsidR="00BD352F" w:rsidRPr="00BD352F" w:rsidRDefault="00F57963" w:rsidP="00826BBB">
      <w:r>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shoul</w:t>
      </w:r>
      <w:r w:rsidR="00AA5902">
        <w:t>d prove to be a powerful tool in</w:t>
      </w:r>
      <w:r w:rsidR="003E2145">
        <w:t xml:space="preserve"> identify</w:t>
      </w:r>
      <w:r w:rsidR="00AA5902">
        <w:t>ing</w:t>
      </w:r>
      <w:r w:rsidR="003E2145">
        <w:t xml:space="preserve"> the causal genes associated with quantitative traits in true GWAS scenarios.</w:t>
      </w:r>
    </w:p>
    <w:p w14:paraId="05160AE8" w14:textId="05CE09F0" w:rsidR="00BD352F" w:rsidRPr="00BD352F" w:rsidRDefault="00BD352F" w:rsidP="001B23B4">
      <w:pPr>
        <w:pStyle w:val="Heading2"/>
      </w:pPr>
      <w:r>
        <w:t>Application of Camoco to prioritize causal genes driving</w:t>
      </w:r>
      <w:r w:rsidR="00F21116" w:rsidRPr="00D04EE5">
        <w:t xml:space="preserve"> elemental accumulation in maize</w:t>
      </w:r>
      <w:r w:rsidR="00843273" w:rsidRPr="00D04EE5">
        <w:t xml:space="preserve"> grain</w:t>
      </w:r>
    </w:p>
    <w:p w14:paraId="4D773D7E" w14:textId="2661E661"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 20</w:t>
      </w:r>
      <w:r w:rsidR="00F404DE" w:rsidRPr="00D52DF9">
        <w:t xml:space="preserve"> elemental concentrations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F404DE">
        <w:t xml:space="preserve"> from grow-outs from 4 different geographic locations described in depth by </w:t>
      </w:r>
      <w:proofErr w:type="spellStart"/>
      <w:r w:rsidR="00F404DE">
        <w:t>Zielger</w:t>
      </w:r>
      <w:proofErr w:type="spellEnd"/>
      <w:r w:rsidR="00F404DE">
        <w:t xml:space="preserve"> et al. (</w:t>
      </w:r>
      <w:r w:rsidR="00F404DE" w:rsidRPr="00AB2A9F">
        <w:rPr>
          <w:highlight w:val="cyan"/>
        </w:rPr>
        <w:t>Cite Ziegler et al. Preprint</w:t>
      </w:r>
      <w:r w:rsidR="00F404DE">
        <w:t>)</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only</w:t>
      </w:r>
      <w:r w:rsidR="00F404DE">
        <w:t xml:space="preserve"> SNPs that were significantly associated </w:t>
      </w:r>
      <w:r w:rsidR="00E63D6A">
        <w:t>with elements combined across</w:t>
      </w:r>
      <w:r w:rsidR="00F404DE">
        <w:t xml:space="preserve"> all locations</w:t>
      </w:r>
      <w:r w:rsidR="003D695C">
        <w:t xml:space="preserve"> reported by Ziegler et al.</w:t>
      </w:r>
      <w:r w:rsidR="00EF13DC">
        <w:t xml:space="preserve"> were considered</w:t>
      </w:r>
      <w:r w:rsidR="00E63D6A">
        <w:t xml:space="preserve">. </w:t>
      </w:r>
    </w:p>
    <w:p w14:paraId="1C8C86E4" w14:textId="77777777" w:rsidR="00904EF0" w:rsidRDefault="00904EF0" w:rsidP="006804EA">
      <w:pPr>
        <w:pStyle w:val="Heading3"/>
      </w:pPr>
      <w:bookmarkStart w:id="25" w:name="_Ref458956303"/>
      <w:r>
        <w:t>Table 3</w:t>
      </w:r>
      <w:bookmarkEnd w:id="25"/>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5C2A3701" w:rsidR="00AE2F07" w:rsidRDefault="00397FBD" w:rsidP="0026078F">
      <w:commentRangeStart w:id="26"/>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w:t>
      </w:r>
      <w:commentRangeEnd w:id="26"/>
      <w:r w:rsidR="001B34B3">
        <w:rPr>
          <w:rStyle w:val="CommentReference"/>
        </w:rPr>
        <w:commentReference w:id="26"/>
      </w:r>
      <w:r>
        <w:t xml:space="preserve">. </w:t>
      </w:r>
      <w:r w:rsidR="00EF3116">
        <w:t>O</w:t>
      </w:r>
      <w:r>
        <w:t xml:space="preserve">ver four thousand </w:t>
      </w:r>
      <w:r w:rsidRPr="00D52DF9">
        <w:t>SNPs</w:t>
      </w:r>
      <w:r>
        <w:t xml:space="preserve"> were</w:t>
      </w:r>
      <w:r w:rsidRPr="00D52DF9">
        <w:t xml:space="preserve"> </w:t>
      </w:r>
      <w:commentRangeStart w:id="27"/>
      <w:commentRangeStart w:id="28"/>
      <w:r>
        <w:t xml:space="preserve">significantly </w:t>
      </w:r>
      <w:r w:rsidRPr="00D52DF9">
        <w:lastRenderedPageBreak/>
        <w:t xml:space="preserve">associated with elemental </w:t>
      </w:r>
      <w:commentRangeEnd w:id="27"/>
      <w:r>
        <w:rPr>
          <w:rStyle w:val="CommentReference"/>
        </w:rPr>
        <w:commentReference w:id="27"/>
      </w:r>
      <w:commentRangeEnd w:id="28"/>
      <w:r>
        <w:rPr>
          <w:rStyle w:val="CommentReference"/>
        </w:rPr>
        <w:commentReference w:id="28"/>
      </w:r>
      <w:r w:rsidRPr="00D52DF9">
        <w:t>accumulation</w:t>
      </w:r>
      <w:r>
        <w:t xml:space="preserve"> (</w:t>
      </w:r>
      <w:r>
        <w:fldChar w:fldCharType="begin"/>
      </w:r>
      <w:r>
        <w:instrText xml:space="preserve"> REF _Ref458956303 \h  \* MERGEFORMAT </w:instrText>
      </w:r>
      <w:r>
        <w:fldChar w:fldCharType="separate"/>
      </w:r>
      <w:r w:rsidR="00162DC9">
        <w:t>Table 3</w:t>
      </w:r>
      <w:r>
        <w:fldChar w:fldCharType="end"/>
      </w:r>
      <w:r>
        <w:t xml:space="preserve">; see </w:t>
      </w:r>
      <w:r>
        <w:fldChar w:fldCharType="begin"/>
      </w:r>
      <w:r>
        <w:instrText xml:space="preserve"> REF _Ref463088833 \h </w:instrText>
      </w:r>
      <w:r>
        <w:fldChar w:fldCharType="separate"/>
      </w:r>
      <w:r w:rsidR="00162DC9">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162DC9">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26078F">
        <w:t>, implicating between 5,272 and 22,927 unique genes depending on the SNP-to-gene mapping parameter used. O</w:t>
      </w:r>
      <w:r w:rsidR="0099736B">
        <w:t xml:space="preserve">n average for each trait,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162DC9">
        <w:t>Materials and Methods</w:t>
      </w:r>
      <w:r w:rsidR="0099736B">
        <w:fldChar w:fldCharType="end"/>
      </w:r>
      <w:r w:rsidR="0099736B">
        <w:t xml:space="preserve">) </w:t>
      </w:r>
      <w:r w:rsidR="00AA0B20">
        <w:t xml:space="preserve">and contain </w:t>
      </w:r>
      <w:r w:rsidR="0099736B">
        <w:t xml:space="preserve">612 </w:t>
      </w:r>
      <w:r w:rsidR="00AA0B20">
        <w:t xml:space="preserve">positional </w:t>
      </w:r>
      <w:r w:rsidR="0099736B">
        <w:t>candidate genes.</w:t>
      </w:r>
    </w:p>
    <w:p w14:paraId="3D35A289" w14:textId="05B552ED" w:rsidR="00E203B0" w:rsidRDefault="00E203B0" w:rsidP="00E203B0">
      <w:pPr>
        <w:pStyle w:val="Heading3"/>
      </w:pPr>
      <w:r>
        <w:t>Camoco identifies high priority candidate causal genes under ionomic GWAS loci</w:t>
      </w:r>
    </w:p>
    <w:p w14:paraId="0E9E3D7C" w14:textId="03C3F0E5" w:rsidR="00F11BB0" w:rsidRDefault="00F11BB0" w:rsidP="00F11BB0">
      <w:commentRangeStart w:id="29"/>
      <w:r>
        <w:t>Given</w:t>
      </w:r>
      <w:commentRangeEnd w:id="29"/>
      <w:r w:rsidR="00AA0B20">
        <w:rPr>
          <w:rStyle w:val="CommentReference"/>
        </w:rPr>
        <w:commentReference w:id="29"/>
      </w:r>
      <w:r>
        <w:t xml:space="preserve"> the large number of candidate genes associated with elemental accumulation, we </w:t>
      </w:r>
      <w:r w:rsidR="00795093">
        <w:t xml:space="preserve">used </w:t>
      </w:r>
      <w:r>
        <w:t>Camoco to integrate effective loci identified by the ionome GWAS with the three co-expression networks described above (</w:t>
      </w:r>
      <w:r w:rsidR="00826BBB">
        <w:t>ZmPAN, ZmRoot and ZmSAM</w:t>
      </w:r>
      <w:r>
        <w:t>) to identify</w:t>
      </w:r>
      <w:r w:rsidRPr="00D52DF9">
        <w:t xml:space="preserve"> </w:t>
      </w:r>
      <w:r>
        <w:t xml:space="preserve">high priority candidate </w:t>
      </w:r>
      <w:r w:rsidRPr="00D52DF9">
        <w:t>genes</w:t>
      </w:r>
      <w:r>
        <w:t xml:space="preserve"> driving elemental accumulation in maize</w:t>
      </w:r>
      <w:r w:rsidR="00EA0387">
        <w:t xml:space="preserve"> (See </w:t>
      </w:r>
      <w:r w:rsidR="00EA0387">
        <w:fldChar w:fldCharType="begin"/>
      </w:r>
      <w:r w:rsidR="00EA0387">
        <w:instrText xml:space="preserve"> REF _Ref444765587 \h </w:instrText>
      </w:r>
      <w:r w:rsidR="00EA0387">
        <w:fldChar w:fldCharType="separate"/>
      </w:r>
      <w:r w:rsidR="00162DC9">
        <w:t>Fig. 1</w:t>
      </w:r>
      <w:r w:rsidR="00EA0387">
        <w:fldChar w:fldCharType="end"/>
      </w:r>
      <w:r w:rsidR="00EA0387">
        <w:t>C)</w:t>
      </w:r>
      <w:r w:rsidRPr="00D52DF9">
        <w:t>.</w:t>
      </w:r>
      <w:r>
        <w:t xml:space="preserve"> Using our approach, we assessed the overlap between each of the three co-expression networks paired with each of the 17 ionomic traits. For each network-trait combination, Camoco reported a rank list of prioritized candidate causal genes, each associated with an FDR that reflects the significance of co-expression connecting the candidate gene to genes near other loci associated with the given trait</w:t>
      </w:r>
      <w:r w:rsidR="000A29F0">
        <w:t xml:space="preserve"> (</w:t>
      </w:r>
      <w:r w:rsidR="000A29F0">
        <w:fldChar w:fldCharType="begin"/>
      </w:r>
      <w:r w:rsidR="000A29F0">
        <w:instrText xml:space="preserve"> REF _Ref479250924 \h </w:instrText>
      </w:r>
      <w:r w:rsidR="000A29F0">
        <w:fldChar w:fldCharType="separate"/>
      </w:r>
      <w:r w:rsidR="00162DC9">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based on 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162DC9">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1D7079">
        <w:t>Materials and Methods</w:t>
      </w:r>
      <w:r w:rsidR="001D7079">
        <w:fldChar w:fldCharType="end"/>
      </w:r>
      <w:r>
        <w:t>).</w:t>
      </w:r>
    </w:p>
    <w:p w14:paraId="67A9715F" w14:textId="265E45AC" w:rsidR="00F11BB0" w:rsidRDefault="00F11BB0" w:rsidP="00F11BB0">
      <w:r>
        <w:t>Indeed,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162DC9">
        <w:t>Table 4</w:t>
      </w:r>
      <w:r w:rsidR="00B905EF">
        <w:fldChar w:fldCharType="end"/>
      </w:r>
      <w:r w:rsidR="00B905EF">
        <w:t>)</w:t>
      </w:r>
      <w:r>
        <w:t xml:space="preserve">. For example, </w:t>
      </w:r>
      <w:commentRangeStart w:id="30"/>
      <w:r>
        <w:t xml:space="preserve">for </w:t>
      </w:r>
      <w:r w:rsidR="00076C1C" w:rsidRPr="00A824EE">
        <w:t>c</w:t>
      </w:r>
      <w:r w:rsidR="006E4ADE" w:rsidRPr="00A824EE">
        <w:t>admium</w:t>
      </w:r>
      <w:commentRangeEnd w:id="30"/>
      <w:r w:rsidR="00AE1EDD">
        <w:rPr>
          <w:rStyle w:val="CommentReference"/>
        </w:rPr>
        <w:commentReference w:id="30"/>
      </w:r>
      <w:r>
        <w:t>,</w:t>
      </w:r>
      <w:r w:rsidR="00076C1C">
        <w:t xml:space="preserve"> 630 GWAS </w:t>
      </w:r>
      <w:commentRangeStart w:id="31"/>
      <w:r w:rsidR="00076C1C">
        <w:t>SNPs</w:t>
      </w:r>
      <w:commentRangeEnd w:id="31"/>
      <w:r w:rsidR="00AE1EDD">
        <w:rPr>
          <w:rStyle w:val="CommentReference"/>
        </w:rPr>
        <w:commentReference w:id="31"/>
      </w:r>
      <w:r w:rsidR="00076C1C">
        <w:t xml:space="preserve"> were analyzed</w:t>
      </w:r>
      <w:r>
        <w:t xml:space="preserve"> using the </w:t>
      </w:r>
      <w:r w:rsidR="00B21ACB">
        <w:t>ZmRoot network</w:t>
      </w:r>
      <w:r w:rsidR="00076C1C">
        <w:t>.</w:t>
      </w:r>
      <w:r>
        <w:t xml:space="preserve"> </w:t>
      </w:r>
      <w:r w:rsidR="00076C1C">
        <w:t>Camoco</w:t>
      </w:r>
      <w:r>
        <w:t xml:space="preserve"> reported </w:t>
      </w:r>
      <w:r w:rsidR="00F726CD">
        <w:t>209</w:t>
      </w:r>
      <w:r>
        <w:t xml:space="preserve"> </w:t>
      </w:r>
      <w:r w:rsidR="00C917F5">
        <w:t xml:space="preserve">HPO </w:t>
      </w:r>
      <w:r>
        <w:t xml:space="preserve">genes at FDR &lt; 30% based on strong co-expression relationships with genes linked to other loci associated with </w:t>
      </w:r>
      <w:r w:rsidR="00A86D70" w:rsidRPr="00A824EE">
        <w:t>cadmium</w:t>
      </w:r>
      <w:r>
        <w:t>. The number of candidate causal genes discovered varied significantly across the ionomic traits we examined. For example, when using the root co-expression network, high-confidence candidates</w:t>
      </w:r>
      <w:r w:rsidR="00C76D1F">
        <w:t xml:space="preserve"> were discovered</w:t>
      </w:r>
      <w:r>
        <w:t xml:space="preserve"> for 15 of 17 different elements we examined (Al, As, B, Ca, Cd, Cu, Fe, K, Mg, Mn, Mo, P, Se, Sr, Zn), but the total number of candidate causal genes varied from 1 to 126 HPO genes, with Camoco reporting only 1 for </w:t>
      </w:r>
      <w:r w:rsidR="0085253C">
        <w:t>Mg and Mo</w:t>
      </w:r>
      <w:r>
        <w:t xml:space="preserve"> and 126 for </w:t>
      </w:r>
      <w:r w:rsidR="0085253C">
        <w:t>Cadmium</w:t>
      </w:r>
      <w:r>
        <w:t xml:space="preserve">. </w:t>
      </w:r>
      <w:commentRangeStart w:id="32"/>
      <w:r>
        <w:t xml:space="preserve">This likely reflects </w:t>
      </w:r>
      <w:commentRangeEnd w:id="32"/>
      <w:r w:rsidR="00AE1EDD">
        <w:rPr>
          <w:rStyle w:val="CommentReference"/>
        </w:rPr>
        <w:commentReference w:id="32"/>
      </w:r>
      <w:r>
        <w:t xml:space="preserve">variability in the functional coherence of the genes that are associated with each trait. Traits with association signal spread across several co-regulated genes are amenable to Camoco gene prioritization while traits for which a broad spectrum of genes are associated will be more difficult to </w:t>
      </w:r>
      <w:r w:rsidR="009D4C8D">
        <w:t>interpret</w:t>
      </w:r>
      <w:r>
        <w:t xml:space="preserve"> using this co-expression approach.</w:t>
      </w:r>
    </w:p>
    <w:p w14:paraId="15B59679" w14:textId="77777777" w:rsidR="00F11BB0" w:rsidRDefault="00F11BB0" w:rsidP="00F11BB0">
      <w:pPr>
        <w:pStyle w:val="Heading3"/>
      </w:pPr>
      <w:bookmarkStart w:id="33" w:name="_Ref485996339"/>
      <w:r>
        <w:t>Table 4</w:t>
      </w:r>
      <w:bookmarkEnd w:id="33"/>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w:t>
      </w:r>
      <w:r>
        <w:lastRenderedPageBreak/>
        <w:t xml:space="preserve">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507F074C" w:rsidR="00BC7B2E" w:rsidRDefault="00F11BB0" w:rsidP="00027E14">
      <w:r>
        <w:t xml:space="preserve">Strikingly, the number of candidate causal genes discovered by Camoco varied substantially depending on which co-expression network was used as the basis for discovery. The </w:t>
      </w:r>
      <w:r w:rsidR="00914DA7">
        <w:t>ZmRoot</w:t>
      </w:r>
      <w:r>
        <w:t xml:space="preserve"> co-expression network provided the strongest input, discovering genes for 15 of the 17 elements for a total of </w:t>
      </w:r>
      <w:r w:rsidR="001A71E4">
        <w:t>335</w:t>
      </w:r>
      <w:r>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162DC9">
        <w:t>Supp. Table 5</w:t>
      </w:r>
      <w:r w:rsidR="001A71E4">
        <w:fldChar w:fldCharType="end"/>
      </w:r>
      <w:r>
        <w:t>).</w:t>
      </w:r>
      <w:r w:rsidR="00D277DD">
        <w:t xml:space="preserve"> In contrast, the ZmSAM network, which was constructed based on 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D277DD">
        <w:t>Supp. Table 5</w:t>
      </w:r>
      <w:r w:rsidR="00D277DD">
        <w:fldChar w:fldCharType="end"/>
      </w:r>
      <w:r w:rsidR="00D277DD">
        <w:t xml:space="preserve">). </w:t>
      </w:r>
    </w:p>
    <w:p w14:paraId="09A0F4D7" w14:textId="653C68B3" w:rsidR="00162DC9" w:rsidRDefault="00162DC9" w:rsidP="00162DC9">
      <w:pPr>
        <w:pStyle w:val="Heading3"/>
      </w:pPr>
      <w:bookmarkStart w:id="34" w:name="_Ref487144620"/>
      <w:r>
        <w:t>Fig. 6</w:t>
      </w:r>
      <w:bookmarkEnd w:id="34"/>
    </w:p>
    <w:p w14:paraId="59897D08" w14:textId="669E6096" w:rsidR="00162DC9" w:rsidRDefault="00162DC9" w:rsidP="00162DC9">
      <w:pPr>
        <w:pStyle w:val="Heading4"/>
      </w:pPr>
      <w:r>
        <w:t>HPO Genes for Cd and Se in the ZmRoot Network</w:t>
      </w:r>
    </w:p>
    <w:p w14:paraId="1D9DA3AB" w14:textId="714A87C1"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DD7910">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7A7F538A" w:rsidR="00D277DD" w:rsidRDefault="00D277DD" w:rsidP="00027E14">
      <w:r>
        <w:fldChar w:fldCharType="begin"/>
      </w:r>
      <w:r>
        <w:instrText xml:space="preserve"> REF _Ref487144620 \h </w:instrText>
      </w:r>
      <w:r>
        <w:fldChar w:fldCharType="separate"/>
      </w:r>
      <w:r>
        <w:t>Fig. 6</w:t>
      </w:r>
      <w:r>
        <w:fldChar w:fldCharType="end"/>
      </w:r>
      <w:r>
        <w:t xml:space="preserve"> shows an example view of the discovery process for Cd and Se HPO genes in the ZmRoot network. </w:t>
      </w:r>
      <w:r w:rsidR="00FA276B">
        <w:t>We organized a</w:t>
      </w:r>
      <w:r>
        <w:t xml:space="preserve"> global view of the ZmRoot network</w:t>
      </w:r>
      <w:r w:rsidR="00FA276B">
        <w:t xml:space="preserve"> using the strongest 100,000 interactions with a force directed layout algorithm to</w:t>
      </w:r>
      <w:r>
        <w:t xml:space="preserve"> </w:t>
      </w:r>
      <w:r w:rsidR="00FA276B">
        <w:t>show</w:t>
      </w:r>
      <w:r w:rsidR="002373A3">
        <w:t xml:space="preserve"> high level</w:t>
      </w:r>
      <w:r>
        <w:t xml:space="preserve"> clustering. While a large number of possible candidate genes from SNP-to-gene mapping for each element (</w:t>
      </w:r>
      <w:r>
        <w:fldChar w:fldCharType="begin"/>
      </w:r>
      <w:r>
        <w:instrText xml:space="preserve"> REF _Ref487144620 \h </w:instrText>
      </w:r>
      <w:r>
        <w:fldChar w:fldCharType="separate"/>
      </w:r>
      <w:r>
        <w:t>Fig. 6</w:t>
      </w:r>
      <w:r>
        <w:fldChar w:fldCharType="end"/>
      </w:r>
      <w:r>
        <w:t xml:space="preserve">B-C, blue nodes) span many of the </w:t>
      </w:r>
      <w:r w:rsidR="00D339E0">
        <w:t xml:space="preserve">MCL </w:t>
      </w:r>
      <w:r>
        <w:t>clusters identified in the network</w:t>
      </w:r>
      <w:r w:rsidR="00D339E0">
        <w:t xml:space="preserve"> (dotted ellipses)</w:t>
      </w:r>
      <w:r>
        <w:t>, HPO genes discovered by density and locality for each element 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7AD08D19"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162DC9" w:rsidRPr="0045686C">
        <w:rPr>
          <w:rFonts w:eastAsiaTheme="minorEastAsia"/>
        </w:rPr>
        <w:t>Eq.</w:t>
      </w:r>
      <w:r w:rsidR="00162DC9">
        <w:rPr>
          <w:rFonts w:eastAsiaTheme="minorEastAsia"/>
        </w:rPr>
        <w:t>3</w:t>
      </w:r>
      <w:r>
        <w:fldChar w:fldCharType="end"/>
      </w:r>
      <w:r>
        <w:t xml:space="preserve"> and </w:t>
      </w:r>
      <w:r>
        <w:fldChar w:fldCharType="begin"/>
      </w:r>
      <w:r>
        <w:instrText xml:space="preserve"> REF _Ref447101571 \h  \* MERGEFORMAT </w:instrText>
      </w:r>
      <w:r>
        <w:fldChar w:fldCharType="separate"/>
      </w:r>
      <w:r w:rsidR="00162DC9">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xml:space="preserve">, 391 </w:t>
      </w:r>
      <w:r>
        <w:lastRenderedPageBreak/>
        <w:t>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162DC9">
        <w:t>Table 4</w:t>
      </w:r>
      <w:r w:rsidR="003E2480">
        <w:fldChar w:fldCharType="end"/>
      </w:r>
      <w:r w:rsidR="00A01C31">
        <w:t xml:space="preserve">, </w:t>
      </w:r>
      <w:proofErr w:type="spellStart"/>
      <w:r w:rsidR="00A01C31">
        <w:t>Density:Any</w:t>
      </w:r>
      <w:proofErr w:type="spellEnd"/>
      <w:r w:rsidR="00A01C31">
        <w:t xml:space="preserve"> and </w:t>
      </w:r>
      <w:proofErr w:type="spellStart"/>
      <w:r w:rsidR="00A01C31">
        <w:t>Locality:Any</w:t>
      </w:r>
      <w:proofErr w:type="spellEnd"/>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162DC9">
        <w:t>Table 4</w:t>
      </w:r>
      <w:r w:rsidR="00507083">
        <w:fldChar w:fldCharType="end"/>
      </w:r>
      <w:r>
        <w:t xml:space="preserve">: </w:t>
      </w:r>
      <w:proofErr w:type="spellStart"/>
      <w:r>
        <w:t>Both:Any</w:t>
      </w:r>
      <w:proofErr w:type="spellEnd"/>
      <w:r>
        <w:t>). While this overlap is statistically significant (p ≤ 1.5</w:t>
      </w:r>
      <w:r w:rsidRPr="001F6D09">
        <w:t>e-13</w:t>
      </w:r>
      <w:r>
        <w:t>; hypergeometric), the large number of uniquely discovered genes suggests the two measures are capturing largely complementary co-expression subnetworks. Indeed, when we measured the direct correlation of gene-specific density and locality measures across several GWAS traits and GO, we observed a</w:t>
      </w:r>
      <w:r w:rsidR="00852134">
        <w:t xml:space="preserve"> shift toward positive but </w:t>
      </w:r>
      <w:r>
        <w:t>weak correlations (</w:t>
      </w:r>
      <w:r w:rsidR="00165871">
        <w:fldChar w:fldCharType="begin"/>
      </w:r>
      <w:r w:rsidR="00165871">
        <w:instrText xml:space="preserve"> REF _Ref481678956 \h </w:instrText>
      </w:r>
      <w:r w:rsidR="00165871">
        <w:fldChar w:fldCharType="separate"/>
      </w:r>
      <w:r w:rsidR="00162DC9">
        <w:t>Supp. Figure 6</w:t>
      </w:r>
      <w:r w:rsidR="00165871">
        <w:fldChar w:fldCharType="end"/>
      </w:r>
      <w:r>
        <w:t xml:space="preserve">), confirming why largely non-overlapping genes are discovered by the two metrics. Density produced the strongest results when using the </w:t>
      </w:r>
      <w:r w:rsidRPr="00321F88">
        <w:t>ZmRoot network (</w:t>
      </w:r>
      <w:r w:rsidR="00321F88" w:rsidRPr="00321F88">
        <w:t>326 HPO genes using density vs. 11 HPO gene using locality</w:t>
      </w:r>
      <w:r w:rsidRPr="00321F88">
        <w:t>), while</w:t>
      </w:r>
      <w:r>
        <w:t xml:space="preserve"> l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162DC9">
        <w:t>Supp. Table 6</w:t>
      </w:r>
      <w:r w:rsidR="007B3040">
        <w:fldChar w:fldCharType="end"/>
      </w:r>
      <w:r w:rsidR="007B3040">
        <w:t>)</w:t>
      </w:r>
      <w:r>
        <w:t xml:space="preserve">. For exampl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the</w:t>
      </w:r>
      <w:r w:rsidR="00721D01">
        <w:t xml:space="preserve"> common set of 20 accession</w:t>
      </w:r>
      <w:r w:rsidR="009E598E">
        <w:t>s</w:t>
      </w:r>
      <w:r w:rsidR="00CE2A4A">
        <w:t xml:space="preserve"> from the 503 ZmPAN and 46 ZmRoot accessions.</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an additiona</w:t>
      </w:r>
      <w:r w:rsidR="00910204">
        <w:t xml:space="preserve">l </w:t>
      </w:r>
      <w:commentRangeStart w:id="35"/>
      <w:r w:rsidR="00910204">
        <w:t>26 random or CML biased lines</w:t>
      </w:r>
      <w:r w:rsidR="006868B1">
        <w:t xml:space="preserve"> </w:t>
      </w:r>
      <w:commentRangeEnd w:id="35"/>
      <w:r w:rsidR="002B5295">
        <w:rPr>
          <w:rStyle w:val="CommentReference"/>
        </w:rPr>
        <w:commentReference w:id="35"/>
      </w:r>
      <w:r w:rsidR="006868B1">
        <w:t>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network.</w:t>
      </w:r>
    </w:p>
    <w:p w14:paraId="7ACCBA27" w14:textId="25632C79" w:rsidR="00F11BB0" w:rsidRDefault="00F11BB0" w:rsidP="007D6510">
      <w:pPr>
        <w:pStyle w:val="Heading3"/>
      </w:pPr>
      <w:r w:rsidRPr="007D6510">
        <w:t>Most candidate causal genes are trait-specific</w:t>
      </w:r>
    </w:p>
    <w:p w14:paraId="1B0E5ACA" w14:textId="65607F9D" w:rsidR="00F11BB0" w:rsidRDefault="00F11BB0" w:rsidP="00F11BB0">
      <w:r>
        <w:t>One important question is the extent to which putative causal genes overlap across different ionomic traits. It is plausible that some mechanisms affecting elemental accumulation are modulated by common biological processes, which could have been detected with our Camoco pipeline. We compiled the complete set of HPO genes discovered for each element and assessed overlap in putative causal genes across the complete set of 17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Broadly, most of the discovered candidate causal genes are element specific, with relatively little overlap between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nd are worthy of further study (</w:t>
      </w:r>
      <w:r w:rsidR="0055150D">
        <w:fldChar w:fldCharType="begin"/>
      </w:r>
      <w:r w:rsidR="0055150D">
        <w:instrText xml:space="preserve"> REF _Ref486581168 \h </w:instrText>
      </w:r>
      <w:r w:rsidR="0055150D">
        <w:fldChar w:fldCharType="separate"/>
      </w:r>
      <w:r w:rsidR="00162DC9">
        <w:t>Supp. Table 7</w:t>
      </w:r>
      <w:r w:rsidR="0055150D">
        <w:fldChar w:fldCharType="end"/>
      </w:r>
      <w:r>
        <w:t>).</w:t>
      </w:r>
    </w:p>
    <w:p w14:paraId="3C9BF0FA" w14:textId="3B8DB631" w:rsidR="00F11BB0" w:rsidRDefault="00F11BB0" w:rsidP="00F11BB0">
      <w:pPr>
        <w:pStyle w:val="Heading3"/>
      </w:pPr>
      <w:bookmarkStart w:id="36" w:name="_Ref486000600"/>
      <w:r>
        <w:t>Table 5</w:t>
      </w:r>
      <w:bookmarkEnd w:id="36"/>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 xml:space="preserve">nce with </w:t>
      </w:r>
      <w:proofErr w:type="spellStart"/>
      <w:r w:rsidR="00C87F03">
        <w:t>Bonferroni</w:t>
      </w:r>
      <w:proofErr w:type="spellEnd"/>
      <w:r w:rsidR="00C87F03">
        <w:t xml:space="preserve"> correction.</w:t>
      </w:r>
    </w:p>
    <w:p w14:paraId="596C5DA3" w14:textId="324C3EC8" w:rsidR="00F11BB0" w:rsidRPr="00333516" w:rsidRDefault="006D7ADE" w:rsidP="000E04CE">
      <w:pPr>
        <w:pStyle w:val="Heading3"/>
      </w:pPr>
      <w:r w:rsidRPr="00333516">
        <w:lastRenderedPageBreak/>
        <w:t>Enrichmen</w:t>
      </w:r>
      <w:r w:rsidR="00E57950" w:rsidRPr="00333516">
        <w:t>t analysis of putative causal</w:t>
      </w:r>
      <w:r w:rsidRPr="00333516">
        <w:t xml:space="preserve"> genes</w:t>
      </w:r>
    </w:p>
    <w:p w14:paraId="2B55379A" w14:textId="2EA94FAB"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162DC9">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w:t>
      </w:r>
      <w:proofErr w:type="spellStart"/>
      <w:r w:rsidR="00B378D3">
        <w:t>Bonferroni</w:t>
      </w:r>
      <w:proofErr w:type="spellEnd"/>
      <w:r w:rsidR="00B378D3">
        <w:t>)</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162DC9">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162DC9">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162DC9">
        <w:t>Fig. 7</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162DC9">
        <w:t>Fig. 7</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162DC9">
        <w:t>Fig. 7</w:t>
      </w:r>
      <w:r w:rsidR="00FA2696">
        <w:fldChar w:fldCharType="end"/>
      </w:r>
      <w:r w:rsidR="00FA2696">
        <w:t>; “Chromatin Organization” cluster</w:t>
      </w:r>
      <w:r w:rsidR="006B0FC5">
        <w:t>)</w:t>
      </w:r>
      <w:r w:rsidR="000F69D4">
        <w:t xml:space="preserve">, which is interesting because </w:t>
      </w:r>
      <w:r w:rsidR="000F69D4" w:rsidRPr="0069512D">
        <w:rPr>
          <w:highlight w:val="yellow"/>
        </w:rPr>
        <w:t>&lt;I think Brian had an explanation about heavy metals and chromatin that would be nice to put in here&gt;</w:t>
      </w:r>
      <w:r w:rsidR="000F69D4">
        <w:t>.</w:t>
      </w:r>
    </w:p>
    <w:p w14:paraId="7B9A69E6" w14:textId="1AC6F3FF"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one of which was tgd1 (</w:t>
      </w:r>
      <w:r>
        <w:t>GRMZM2G044027</w:t>
      </w:r>
      <w:r w:rsidR="006075D2">
        <w:t xml:space="preserve">; See </w:t>
      </w:r>
      <w:r w:rsidR="006075D2">
        <w:fldChar w:fldCharType="begin"/>
      </w:r>
      <w:r w:rsidR="006075D2">
        <w:instrText xml:space="preserve"> REF _Ref486581620 \h </w:instrText>
      </w:r>
      <w:r w:rsidR="006075D2">
        <w:fldChar w:fldCharType="separate"/>
      </w:r>
      <w:r w:rsidR="00162DC9">
        <w:t>Supp. Table 9</w:t>
      </w:r>
      <w:r w:rsidR="006075D2">
        <w:fldChar w:fldCharType="end"/>
      </w:r>
      <w:r w:rsidR="00D54E30">
        <w:t>)</w:t>
      </w:r>
      <w:r>
        <w:t xml:space="preserve">. Mutations on the Arabidopsis </w:t>
      </w:r>
      <w:proofErr w:type="spellStart"/>
      <w:r>
        <w:t>ortholog</w:t>
      </w:r>
      <w:proofErr w:type="spellEnd"/>
      <w:r>
        <w:t xml:space="preserve"> for tgd1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w:t>
      </w:r>
      <w:proofErr w:type="spellStart"/>
      <w:r>
        <w:t>phosphatidate</w:t>
      </w:r>
      <w:proofErr w:type="spellEnd"/>
      <w:r>
        <w:t xml:space="preserve"> into </w:t>
      </w:r>
      <w:proofErr w:type="spellStart"/>
      <w:r>
        <w:t>galactolipids</w:t>
      </w:r>
      <w:proofErr w:type="spellEnd"/>
      <w:r>
        <w:t xml:space="preserve">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Tgd1 has been shown to function</w:t>
      </w:r>
      <w:r>
        <w:t xml:space="preserve"> as</w:t>
      </w:r>
      <w:r w:rsidR="00A82615">
        <w:t xml:space="preserve"> a</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commentRangeStart w:id="37"/>
      <w:commentRangeStart w:id="38"/>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commentRangeEnd w:id="37"/>
      <w:commentRangeEnd w:id="38"/>
      <w:r>
        <w:rPr>
          <w:rStyle w:val="CommentReference"/>
        </w:rPr>
        <w:commentReference w:id="37"/>
      </w:r>
      <w:r>
        <w:rPr>
          <w:rStyle w:val="CommentReference"/>
        </w:rPr>
        <w:commentReference w:id="38"/>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39"/>
      <w:r>
        <w:t xml:space="preserve"> GRMZM2G030673</w:t>
      </w:r>
      <w:commentRangeEnd w:id="39"/>
      <w:r w:rsidR="00D54E30">
        <w:rPr>
          <w:rStyle w:val="CommentReference"/>
        </w:rPr>
        <w:commentReference w:id="39"/>
      </w:r>
      <w:r w:rsidR="00D54E30">
        <w:t>,</w:t>
      </w:r>
      <w:r>
        <w:t xml:space="preserve"> and two involved in cellulose synthase</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w:t>
      </w:r>
      <w:proofErr w:type="spellStart"/>
      <w:r>
        <w:t>glucan</w:t>
      </w:r>
      <w:proofErr w:type="spellEnd"/>
      <w:r>
        <w:t xml:space="preserve"> and polysaccharide metabolism and biosynthesis pathways, </w:t>
      </w:r>
      <w:commentRangeStart w:id="40"/>
      <w:commentRangeStart w:id="41"/>
      <w:r>
        <w:t>which are likely to impact phosphorus allocation and accumulation</w:t>
      </w:r>
      <w:commentRangeEnd w:id="40"/>
      <w:r w:rsidR="00F41BE4">
        <w:rPr>
          <w:rStyle w:val="CommentReference"/>
        </w:rPr>
        <w:commentReference w:id="40"/>
      </w:r>
      <w:commentRangeEnd w:id="41"/>
      <w:r w:rsidR="00471EF3">
        <w:rPr>
          <w:rStyle w:val="CommentReference"/>
        </w:rPr>
        <w:commentReference w:id="41"/>
      </w:r>
      <w:r>
        <w:t xml:space="preserve">. </w:t>
      </w:r>
    </w:p>
    <w:p w14:paraId="0B102120" w14:textId="3E8AA142"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w:t>
      </w:r>
      <w:proofErr w:type="spellStart"/>
      <w:r w:rsidR="0084719D">
        <w:t>orthology</w:t>
      </w:r>
      <w:proofErr w:type="spellEnd"/>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162DC9">
        <w:t>Discussion</w:t>
      </w:r>
      <w:r w:rsidR="004A7CF1">
        <w:fldChar w:fldCharType="end"/>
      </w:r>
      <w:r w:rsidR="004A7CF1">
        <w:t>)</w:t>
      </w:r>
      <w:r w:rsidR="005D1BD9" w:rsidRPr="00E81580">
        <w:t>.</w:t>
      </w:r>
    </w:p>
    <w:p w14:paraId="5F3FC945" w14:textId="028889AA" w:rsidR="00F11BB0" w:rsidRDefault="0063339F" w:rsidP="0071500D">
      <w:r>
        <w:lastRenderedPageBreak/>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103AFE1A" w:rsidR="003E2154" w:rsidRDefault="003E2154" w:rsidP="003E2154">
      <w:pPr>
        <w:pStyle w:val="Heading3"/>
      </w:pPr>
      <w:bookmarkStart w:id="42" w:name="_Ref483951527"/>
      <w:r>
        <w:t>Fig</w:t>
      </w:r>
      <w:r w:rsidR="00BA49AE">
        <w:t>.</w:t>
      </w:r>
      <w:r>
        <w:t xml:space="preserve"> </w:t>
      </w:r>
      <w:r w:rsidR="00461E19">
        <w:t>7</w:t>
      </w:r>
      <w:bookmarkEnd w:id="42"/>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3E1CCB96" w:rsidR="0063339F" w:rsidRDefault="0063339F" w:rsidP="003721D9">
      <w:pPr>
        <w:pStyle w:val="Heading3"/>
      </w:pPr>
      <w:commentRangeStart w:id="43"/>
      <w:commentRangeStart w:id="44"/>
      <w:r>
        <w:t>Putative causal genes have strong literature support for their involvement in ionomic traits</w:t>
      </w:r>
      <w:commentRangeEnd w:id="43"/>
      <w:r>
        <w:rPr>
          <w:rStyle w:val="CommentReference"/>
        </w:rPr>
        <w:commentReference w:id="43"/>
      </w:r>
      <w:commentRangeEnd w:id="44"/>
      <w:r w:rsidR="00826C26">
        <w:rPr>
          <w:rStyle w:val="CommentReference"/>
          <w:rFonts w:asciiTheme="minorHAnsi" w:eastAsiaTheme="minorHAnsi" w:hAnsiTheme="minorHAnsi" w:cs="Arial"/>
          <w:color w:val="auto"/>
        </w:rPr>
        <w:commentReference w:id="44"/>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6189D38B" w:rsidR="008C22D3" w:rsidRPr="00B750E1" w:rsidRDefault="007E08F8" w:rsidP="008C22D3">
      <w:r>
        <w:t>For example, o</w:t>
      </w:r>
      <w:r w:rsidR="007C768D" w:rsidRPr="007C768D">
        <w:t xml:space="preserve">ne gene with </w:t>
      </w:r>
      <w:r w:rsidR="002B5295">
        <w:t xml:space="preserve">highly pleiotropic </w:t>
      </w:r>
      <w:r w:rsidR="007C768D" w:rsidRPr="007C768D">
        <w:t>effects on the maize kernel ionome is sugary1 (su1;</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Genetic polymorphisms that affect seed compartment proportions or the major storage constituents are expected to contribute disproportionately to variation in seed ionomic contents. For this reason, six IL14H RIL’s that were still segregating for the recessive su1 allele were previously tested for ionomic effects</w:t>
      </w:r>
      <w:r w:rsidR="006655D5">
        <w:t xml:space="preserve"> </w:t>
      </w:r>
      <w:r w:rsidR="006655D5" w:rsidRPr="006655D5">
        <w:rPr>
          <w:highlight w:val="cyan"/>
        </w:rPr>
        <w:t>(cite)</w:t>
      </w:r>
      <w:r w:rsidR="007C768D" w:rsidRPr="007C768D">
        <w:t xml:space="preserve">. This demonstrated that segregation for a loss of function allele at su1,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The su1 gene was present among the HPO genes for Se accumulation (</w:t>
      </w:r>
      <w:r w:rsidR="00652BD0">
        <w:fldChar w:fldCharType="begin"/>
      </w:r>
      <w:r w:rsidR="00652BD0">
        <w:instrText xml:space="preserve"> REF _Ref480187199 \h </w:instrText>
      </w:r>
      <w:r w:rsidR="00652BD0">
        <w:fldChar w:fldCharType="separate"/>
      </w:r>
      <w:r w:rsidR="00162DC9">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su1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su1 locus in the IL14H RIL population that were also measured in the NAM panel, four were affected by su1 in the GWAS analysis. It is formally possible that su1, </w:t>
      </w:r>
      <w:commentRangeStart w:id="45"/>
      <w:r w:rsidR="007C768D" w:rsidRPr="007C768D">
        <w:t>which is expressed in multiple plant compartments including the roots</w:t>
      </w:r>
      <w:commentRangeEnd w:id="45"/>
      <w:r w:rsidR="00744056">
        <w:rPr>
          <w:rStyle w:val="CommentReference"/>
        </w:rPr>
        <w:commentReference w:id="45"/>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w:t>
      </w:r>
      <w:proofErr w:type="spellStart"/>
      <w:r w:rsidR="007C768D" w:rsidRPr="007C768D">
        <w:t>isoamylase</w:t>
      </w:r>
      <w:proofErr w:type="spellEnd"/>
      <w:r w:rsidR="007C768D" w:rsidRPr="007C768D">
        <w:t xml:space="preserve"> and other root-expressed determinants of S and Se metabolism, a role for </w:t>
      </w:r>
      <w:r w:rsidR="007C768D" w:rsidRPr="007C768D">
        <w:lastRenderedPageBreak/>
        <w:t xml:space="preserve">starch in root architecture or S and Se assimilation, or a result of unexpected coordination between root and seed expression networks. The finding that HPO network neighbors for P were enriched among carbohydrate biosynthetic enzymes favors the former two of these </w:t>
      </w:r>
      <w:commentRangeStart w:id="46"/>
      <w:r w:rsidR="007C768D" w:rsidRPr="007C768D">
        <w:t>hypotheses</w:t>
      </w:r>
      <w:commentRangeEnd w:id="46"/>
      <w:r w:rsidR="00652BD0">
        <w:rPr>
          <w:rStyle w:val="CommentReference"/>
        </w:rPr>
        <w:commentReference w:id="46"/>
      </w:r>
      <w:r w:rsidR="00B750E1">
        <w:t>.</w:t>
      </w:r>
    </w:p>
    <w:p w14:paraId="1A557061" w14:textId="7D6C463A"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w:t>
      </w:r>
      <w:proofErr w:type="spellStart"/>
      <w:r w:rsidR="008C22D3">
        <w:t>sulfation</w:t>
      </w:r>
      <w:proofErr w:type="spellEnd"/>
      <w:r w:rsidR="008C22D3">
        <w:t xml:space="preserve">. </w:t>
      </w:r>
      <w:commentRangeStart w:id="47"/>
      <w:r w:rsidR="008C22D3">
        <w:t>Downstream from this gene,</w:t>
      </w:r>
      <w:commentRangeEnd w:id="47"/>
      <w:r w:rsidR="002444A7">
        <w:rPr>
          <w:rStyle w:val="CommentReference"/>
        </w:rPr>
        <w:commentReference w:id="47"/>
      </w:r>
      <w:r w:rsidR="008C22D3">
        <w:t xml:space="preserve"> </w:t>
      </w:r>
      <w:commentRangeStart w:id="48"/>
      <w:r w:rsidR="008C22D3">
        <w:t xml:space="preserve">and also critical </w:t>
      </w:r>
      <w:commentRangeEnd w:id="48"/>
      <w:r w:rsidR="005E3740">
        <w:rPr>
          <w:rStyle w:val="CommentReference"/>
        </w:rPr>
        <w:commentReference w:id="48"/>
      </w:r>
      <w:r w:rsidR="008C22D3">
        <w:t xml:space="preserve">for the metabolism of sulfur amino acids and the biosynthesis of the 21st amino acid, </w:t>
      </w:r>
      <w:proofErr w:type="spellStart"/>
      <w:r w:rsidR="008C22D3">
        <w:t>selenocysteine</w:t>
      </w:r>
      <w:proofErr w:type="spellEnd"/>
      <w:r w:rsidR="008C22D3">
        <w:t xml:space="preserve">, </w:t>
      </w:r>
      <w:r w:rsidR="006D4E49">
        <w:t>Camoco also identified a</w:t>
      </w:r>
      <w:r w:rsidR="008C22D3">
        <w:t xml:space="preserve"> gene encoding a cysteine </w:t>
      </w:r>
      <w:proofErr w:type="spellStart"/>
      <w:r w:rsidR="008C22D3">
        <w:t>desulfurulyase</w:t>
      </w:r>
      <w:proofErr w:type="spellEnd"/>
      <w:r w:rsidR="008C22D3">
        <w:t xml:space="preserve"> (GRMZM2G581155).</w:t>
      </w:r>
    </w:p>
    <w:p w14:paraId="24A3705F" w14:textId="47FD84BF"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proofErr w:type="spellStart"/>
      <w:r w:rsidRPr="00B750E1">
        <w:t>polycomb</w:t>
      </w:r>
      <w:proofErr w:type="spellEnd"/>
      <w:r w:rsidRPr="00B750E1">
        <w:t xml:space="preserve"> repressive complex 2 (PRC2), known to act on the cell cycle via the retinoblastoma-related proteins (RBRs), were</w:t>
      </w:r>
      <w:r w:rsidR="003F1336">
        <w:t xml:space="preserve"> identified as HPO genes for</w:t>
      </w:r>
      <w:r w:rsidRPr="00B750E1">
        <w:t xml:space="preserve"> the K analog Rb. Both MSI1 (GRMZM2G090217) and FIE2 (GRMZM2G148924; ZmSAM-Rb), members of the PRC2, are co</w:t>
      </w:r>
      <w:r w:rsidR="006F3064">
        <w:t>-</w:t>
      </w:r>
      <w:r w:rsidRPr="00B750E1">
        <w:t xml:space="preserve">expressed in the </w:t>
      </w:r>
      <w:r w:rsidR="006F3064">
        <w:t>Zm</w:t>
      </w:r>
      <w:r w:rsidRPr="00B750E1">
        <w:t xml:space="preserve">SAM network. The RBR-binding E2F-like transcription factor (GRMZM2G361659; </w:t>
      </w:r>
      <w:r w:rsidR="00D87834">
        <w:t>ZmSAM</w:t>
      </w:r>
      <w:r w:rsidRPr="00B750E1">
        <w:t>-Rb) was also found, a further indication that cell cycle regulation, via these proteins</w:t>
      </w:r>
      <w:r w:rsidR="00784446">
        <w:t>’</w:t>
      </w:r>
      <w:r w:rsidRPr="00B750E1">
        <w:t xml:space="preserve"> interactions in maize could provide a common mechanism for these associations. Histone deacetylases from the RPD3 family are known to interact with RBR proteins as well. The RPD3-like histone deacetylase 2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ike chromatin regulator18 (G</w:t>
      </w:r>
      <w:r w:rsidRPr="00B750E1">
        <w:t xml:space="preserve">RMZM2G126774 </w:t>
      </w:r>
      <w:r w:rsidR="00D87834">
        <w:t>Zm</w:t>
      </w:r>
      <w:r w:rsidRPr="00B750E1">
        <w:t>SAM-Rb) was identified as yet another SAM-Rb hit. 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49"/>
      <w:r>
        <w:t>Transporters</w:t>
      </w:r>
      <w:commentRangeEnd w:id="49"/>
      <w:r w:rsidR="005E3740">
        <w:rPr>
          <w:rStyle w:val="CommentReference"/>
          <w:rFonts w:asciiTheme="minorHAnsi" w:eastAsiaTheme="minorHAnsi" w:hAnsiTheme="minorHAnsi" w:cs="Arial"/>
          <w:color w:val="auto"/>
        </w:rPr>
        <w:commentReference w:id="49"/>
      </w:r>
    </w:p>
    <w:p w14:paraId="64C96DFE" w14:textId="351AADE3" w:rsidR="008C22D3" w:rsidRPr="00EF1080" w:rsidRDefault="008C22D3" w:rsidP="00EF1080">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commentRangeStart w:id="50"/>
      <w:r w:rsidRPr="00C9628B">
        <w:rPr>
          <w:highlight w:val="cyan"/>
        </w:rPr>
        <w:t>fucking</w:t>
      </w:r>
      <w:commentRangeEnd w:id="50"/>
      <w:r w:rsidR="004F3BDC">
        <w:rPr>
          <w:rStyle w:val="CommentReference"/>
        </w:rPr>
        <w:commentReference w:id="50"/>
      </w:r>
      <w:r w:rsidRPr="00C9628B">
        <w:rPr>
          <w:highlight w:val="cyan"/>
        </w:rPr>
        <w:t xml:space="preserve"> 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d</w:t>
      </w:r>
      <w:r w:rsidRPr="0080112C">
        <w:rPr>
          <w:highlight w:val="cyan"/>
        </w:rPr>
        <w:t>) [cite].</w:t>
      </w:r>
      <w:r>
        <w:t xml:space="preserve"> </w:t>
      </w:r>
      <w:commentRangeStart w:id="51"/>
      <w:r>
        <w:t xml:space="preserve">While not specific transporters </w:t>
      </w:r>
      <w:commentRangeEnd w:id="51"/>
      <w:r w:rsidR="00EA3746">
        <w:rPr>
          <w:rStyle w:val="CommentReference"/>
        </w:rPr>
        <w:commentReference w:id="51"/>
      </w:r>
      <w:r>
        <w:t xml:space="preserve">for the elements they were linked to, s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7FA4CD17" w:rsidR="008C22D3" w:rsidRPr="00EF1080" w:rsidRDefault="008C22D3" w:rsidP="008C22D3">
      <w:r>
        <w:t>Cadmium was well measured and affected by substantial genetic variance (</w:t>
      </w:r>
      <w:r w:rsidRPr="0086383F">
        <w:rPr>
          <w:highlight w:val="cyan"/>
        </w:rPr>
        <w:t xml:space="preserve">Zeigler et al., </w:t>
      </w:r>
      <w:commentRangeStart w:id="52"/>
      <w:r w:rsidRPr="0086383F">
        <w:rPr>
          <w:highlight w:val="cyan"/>
        </w:rPr>
        <w:t>2017</w:t>
      </w:r>
      <w:commentRangeEnd w:id="52"/>
      <w:r w:rsidR="0086383F">
        <w:rPr>
          <w:rStyle w:val="CommentReference"/>
        </w:rPr>
        <w:commentReference w:id="52"/>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162DC9">
        <w:t>Table 4</w:t>
      </w:r>
      <w:r w:rsidR="00D911E2">
        <w:fldChar w:fldCharType="end"/>
      </w:r>
      <w:r w:rsidR="002A24C6">
        <w:t>)</w:t>
      </w:r>
      <w:r>
        <w:t xml:space="preserve">. Among these were the maize glossy2 gene </w:t>
      </w:r>
      <w:r w:rsidR="0078184A">
        <w:t>(GRMZM2G098239, ZmPAN-Cd), which is</w:t>
      </w:r>
      <w:r>
        <w:t xml:space="preserve"> responsible for a step in the biosynthesis of hydrophobic barriers </w:t>
      </w:r>
      <w:r w:rsidR="0078184A" w:rsidRPr="00B55C10">
        <w:rPr>
          <w:highlight w:val="cyan"/>
        </w:rPr>
        <w:t>[citation]</w:t>
      </w:r>
      <w:r w:rsidRPr="00B55C10">
        <w:rPr>
          <w:highlight w:val="cyan"/>
        </w:rPr>
        <w:t>.</w:t>
      </w:r>
      <w:r>
        <w:t xml:space="preserve"> This implicates the biosynthesis and deposition of hydrophobic molecules in the root in accumulation of ions and may point to root processes, rather than </w:t>
      </w:r>
      <w:proofErr w:type="spellStart"/>
      <w:r>
        <w:t>epicuticular</w:t>
      </w:r>
      <w:proofErr w:type="spellEnd"/>
      <w:r>
        <w:t xml:space="preserve"> </w:t>
      </w:r>
      <w:r>
        <w:lastRenderedPageBreak/>
        <w:t xml:space="preserve">waxes deposition, as the primary mode by which these genes may affect </w:t>
      </w:r>
      <w:commentRangeStart w:id="53"/>
      <w:r>
        <w:t>water dynamics</w:t>
      </w:r>
      <w:commentRangeEnd w:id="53"/>
      <w:r w:rsidR="00EA3746">
        <w:rPr>
          <w:rStyle w:val="CommentReference"/>
        </w:rPr>
        <w:commentReference w:id="53"/>
      </w:r>
      <w:r>
        <w:t xml:space="preserve">. </w:t>
      </w:r>
      <w:commentRangeStart w:id="54"/>
      <w:r>
        <w:t xml:space="preserve">ARR1-like gene </w:t>
      </w:r>
      <w:commentRangeEnd w:id="54"/>
      <w:r w:rsidR="00EA3746">
        <w:rPr>
          <w:rStyle w:val="CommentReference"/>
        </w:rPr>
        <w:commentReference w:id="54"/>
      </w:r>
      <w:r>
        <w:t xml:space="preserve">GRMZM2G067702 was </w:t>
      </w:r>
      <w:r w:rsidR="00681884">
        <w:t xml:space="preserve">also </w:t>
      </w:r>
      <w:r>
        <w:t>an HPO gene associated with Cd. Previous work has shown that ARR genes from Arabidopsis are present in the stele where they regulate the activity of HKT1 (</w:t>
      </w:r>
      <w:commentRangeStart w:id="55"/>
      <w:proofErr w:type="spellStart"/>
      <w:r w:rsidRPr="00D40D3F">
        <w:rPr>
          <w:highlight w:val="cyan"/>
        </w:rPr>
        <w:t>Schfenberger</w:t>
      </w:r>
      <w:proofErr w:type="spellEnd"/>
      <w:r w:rsidRPr="00D40D3F">
        <w:rPr>
          <w:highlight w:val="cyan"/>
        </w:rPr>
        <w:t xml:space="preserve">, Tested Salted Caramel and </w:t>
      </w:r>
      <w:proofErr w:type="spellStart"/>
      <w:r w:rsidRPr="00D40D3F">
        <w:rPr>
          <w:highlight w:val="cyan"/>
        </w:rPr>
        <w:t>Ghridelli</w:t>
      </w:r>
      <w:proofErr w:type="spellEnd"/>
      <w:r w:rsidRPr="00D40D3F">
        <w:rPr>
          <w:highlight w:val="cyan"/>
        </w:rPr>
        <w:t>, 2010 Plant Journal</w:t>
      </w:r>
      <w:commentRangeEnd w:id="55"/>
      <w:r w:rsidR="00E55FFB">
        <w:rPr>
          <w:rStyle w:val="CommentReference"/>
        </w:rPr>
        <w:commentReference w:id="55"/>
      </w:r>
      <w:r>
        <w:t xml:space="preserve">). </w:t>
      </w:r>
      <w:commentRangeStart w:id="56"/>
      <w:r>
        <w:t>This</w:t>
      </w:r>
      <w:commentRangeEnd w:id="56"/>
      <w:r w:rsidR="00D40D3F">
        <w:rPr>
          <w:rStyle w:val="CommentReference"/>
        </w:rPr>
        <w:commentReference w:id="56"/>
      </w:r>
      <w:r>
        <w:t xml:space="preserve"> gene was expressed at the highest level in the stele at 3 </w:t>
      </w:r>
      <w:r w:rsidR="000F4CD2">
        <w:t xml:space="preserve">days after </w:t>
      </w:r>
      <w:commentRangeStart w:id="57"/>
      <w:r w:rsidR="000F4CD2">
        <w:t>seeding</w:t>
      </w:r>
      <w:commentRangeEnd w:id="57"/>
      <w:r w:rsidR="009B0302">
        <w:rPr>
          <w:rStyle w:val="CommentReference"/>
        </w:rPr>
        <w:commentReference w:id="57"/>
      </w:r>
      <w:r w:rsidR="00B75E03">
        <w:t xml:space="preserve"> (DAS)</w:t>
      </w:r>
      <w:r w:rsidR="00243D5C" w:rsidRPr="00243D5C">
        <w:rPr>
          <w:highlight w:val="cyan"/>
        </w:rPr>
        <w:t>[cite]</w:t>
      </w:r>
      <w:r>
        <w:t>.</w:t>
      </w:r>
    </w:p>
    <w:p w14:paraId="6D3C520A" w14:textId="77777777" w:rsidR="008C22D3" w:rsidRDefault="008C22D3" w:rsidP="00EF1080">
      <w:pPr>
        <w:pStyle w:val="Heading3"/>
      </w:pPr>
      <w:commentRangeStart w:id="58"/>
      <w:commentRangeStart w:id="59"/>
      <w:r>
        <w:t>Multi</w:t>
      </w:r>
      <w:commentRangeEnd w:id="58"/>
      <w:r w:rsidR="00D40D3F">
        <w:rPr>
          <w:rStyle w:val="CommentReference"/>
          <w:rFonts w:asciiTheme="minorHAnsi" w:eastAsiaTheme="minorHAnsi" w:hAnsiTheme="minorHAnsi" w:cs="Arial"/>
          <w:color w:val="auto"/>
        </w:rPr>
        <w:commentReference w:id="58"/>
      </w:r>
      <w:r>
        <w:t xml:space="preserve"> ionomic hits</w:t>
      </w:r>
      <w:commentRangeEnd w:id="59"/>
      <w:r w:rsidR="000D226B">
        <w:rPr>
          <w:rStyle w:val="CommentReference"/>
          <w:rFonts w:asciiTheme="minorHAnsi" w:eastAsiaTheme="minorHAnsi" w:hAnsiTheme="minorHAnsi" w:cs="Arial"/>
          <w:color w:val="auto"/>
        </w:rPr>
        <w:commentReference w:id="59"/>
      </w:r>
    </w:p>
    <w:p w14:paraId="49BC41C6" w14:textId="15C5DC16"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Dwarf9 (</w:t>
      </w:r>
      <w:r w:rsidR="00490641">
        <w:t>GRMZM2G024973</w:t>
      </w:r>
      <w:r w:rsidR="00B63778">
        <w:t>,</w:t>
      </w:r>
      <w:r w:rsidR="00A91210">
        <w:t xml:space="preserve"> </w:t>
      </w:r>
      <w:r w:rsidR="008C22D3">
        <w:t>D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8C22D3">
        <w:t>D9</w:t>
      </w:r>
      <w:r w:rsidR="00CF780B">
        <w:t xml:space="preserve"> </w:t>
      </w:r>
      <w:r w:rsidR="008C22D3">
        <w:t>is one of two DELLA paralogs in the maize genome</w:t>
      </w:r>
      <w:r>
        <w:t xml:space="preserve"> (</w:t>
      </w:r>
      <w:r w:rsidR="008C22D3">
        <w:t>the other is Dwarf8</w:t>
      </w:r>
      <w:r>
        <w:t xml:space="preserve">, </w:t>
      </w:r>
      <w:r w:rsidR="005832BD">
        <w:t xml:space="preserve"> (D8)</w:t>
      </w:r>
      <w:r w:rsidR="008C22D3">
        <w:t xml:space="preserve">, both of which can be mutated to dominant negative forms </w:t>
      </w:r>
      <w:r>
        <w:t>that</w:t>
      </w:r>
      <w:r w:rsidR="008C22D3">
        <w:t xml:space="preserve"> display dwarf phenotypes and dramatic suppression of GA response. D9 </w:t>
      </w:r>
      <w:r>
        <w:t>was discovered among the hi</w:t>
      </w:r>
      <w:r w:rsidR="006E6C72">
        <w:t>gh-confidence candidates for Cd</w:t>
      </w:r>
      <w:r w:rsidR="008C22D3">
        <w:t xml:space="preserve"> while D8 </w:t>
      </w:r>
      <w:r>
        <w:t>was</w:t>
      </w:r>
      <w:r w:rsidR="008C22D3">
        <w:t xml:space="preserve"> not, though </w:t>
      </w:r>
      <w:r w:rsidR="0031575C">
        <w:t xml:space="preserve">both </w:t>
      </w:r>
      <w:r w:rsidR="002F25DE">
        <w:t xml:space="preserve">D8 </w:t>
      </w:r>
      <w:r w:rsidR="0031575C">
        <w:t>and D9 are</w:t>
      </w:r>
      <w:r w:rsidR="002F25DE">
        <w:t xml:space="preserve"> present in the root based co-expression network</w:t>
      </w:r>
      <w:r w:rsidR="00FF440E">
        <w:t xml:space="preserve"> (ZmRoot)</w:t>
      </w:r>
      <w:r w:rsidR="008C22D3">
        <w:t xml:space="preserve">. Given the indistinguishable phenotypes of the known D8 and D9 mutants, the most likely explanation for this result is that there was </w:t>
      </w:r>
      <w:commentRangeStart w:id="60"/>
      <w:r w:rsidR="008C22D3">
        <w:t>allelic variation for D9 in the GWAS panel, but not D8</w:t>
      </w:r>
      <w:commentRangeEnd w:id="60"/>
      <w:r>
        <w:rPr>
          <w:rStyle w:val="CommentReference"/>
        </w:rPr>
        <w:commentReference w:id="60"/>
      </w:r>
      <w:r w:rsidR="008C22D3">
        <w:t xml:space="preserve">. </w:t>
      </w:r>
      <w:r w:rsidR="004F33CF" w:rsidRPr="004F33CF">
        <w:t xml:space="preserve">The GA biosynthetic enzyme Ent </w:t>
      </w:r>
      <w:proofErr w:type="spellStart"/>
      <w:r w:rsidR="004F33CF" w:rsidRPr="004F33CF">
        <w:t>Kaurene</w:t>
      </w:r>
      <w:proofErr w:type="spellEnd"/>
      <w:r w:rsidR="004F33CF" w:rsidRPr="004F33CF">
        <w:t xml:space="preserve"> synthase (GRMZM2G093</w:t>
      </w:r>
      <w:r w:rsidR="008E559C">
        <w:t xml:space="preserve">603) encoding the dwarf5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dwarf5 and 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 xml:space="preserve">This gene is required for the biosynthesis of bioactive GA via </w:t>
      </w:r>
      <w:proofErr w:type="spellStart"/>
      <w:r w:rsidR="004F33CF" w:rsidRPr="004F33CF">
        <w:t>ent-Kaurene</w:t>
      </w:r>
      <w:proofErr w:type="spellEnd"/>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w:t>
      </w:r>
      <w:commentRangeStart w:id="61"/>
      <w:r w:rsidR="004F33CF" w:rsidRPr="004F33CF">
        <w:t>otential impacts on human health</w:t>
      </w:r>
      <w:commentRangeEnd w:id="61"/>
      <w:r w:rsidR="006B2781">
        <w:rPr>
          <w:rStyle w:val="CommentReference"/>
        </w:rPr>
        <w:commentReference w:id="61"/>
      </w:r>
      <w:r w:rsidR="004F33CF" w:rsidRPr="004F33CF">
        <w:t>.</w:t>
      </w:r>
    </w:p>
    <w:p w14:paraId="7897849D" w14:textId="7B822BC6" w:rsidR="00BC497E" w:rsidRDefault="00BC497E" w:rsidP="00BC497E">
      <w:pPr>
        <w:pStyle w:val="Heading3"/>
      </w:pPr>
      <w:bookmarkStart w:id="62" w:name="_Ref484091798"/>
      <w:r>
        <w:t>Fig</w:t>
      </w:r>
      <w:r w:rsidR="00BA55F6">
        <w:t xml:space="preserve">. </w:t>
      </w:r>
      <w:bookmarkEnd w:id="62"/>
      <w:r w:rsidR="00BC7B2E">
        <w:t>8</w:t>
      </w:r>
    </w:p>
    <w:p w14:paraId="67C768BA" w14:textId="2EEF6564" w:rsidR="00BC497E" w:rsidRDefault="00402BBA" w:rsidP="00BC497E">
      <w:pPr>
        <w:pStyle w:val="Heading4"/>
      </w:pPr>
      <w:commentRangeStart w:id="63"/>
      <w:r>
        <w:t>Ionomic profiles</w:t>
      </w:r>
      <w:r w:rsidR="00BC497E">
        <w:t xml:space="preserve"> of D8 and D9 mutants </w:t>
      </w:r>
      <w:commentRangeEnd w:id="63"/>
      <w:r w:rsidR="00430B0D">
        <w:rPr>
          <w:rStyle w:val="CommentReference"/>
          <w:rFonts w:asciiTheme="minorHAnsi" w:eastAsiaTheme="minorHAnsi" w:hAnsiTheme="minorHAnsi" w:cs="Arial"/>
          <w:i w:val="0"/>
          <w:iCs w:val="0"/>
          <w:color w:val="auto"/>
        </w:rPr>
        <w:commentReference w:id="63"/>
      </w:r>
    </w:p>
    <w:p w14:paraId="2DB77058" w14:textId="77777777" w:rsidR="009D3B04" w:rsidRDefault="00BC497E" w:rsidP="00BC497E">
      <w:r w:rsidRPr="00046958">
        <w:rPr>
          <w:highlight w:val="cyan"/>
        </w:rPr>
        <w:t xml:space="preserve">Explanation of </w:t>
      </w:r>
      <w:commentRangeStart w:id="64"/>
      <w:r w:rsidRPr="00046958">
        <w:rPr>
          <w:highlight w:val="cyan"/>
        </w:rPr>
        <w:t>boxplots</w:t>
      </w:r>
      <w:commentRangeEnd w:id="64"/>
      <w:r w:rsidR="00D66B87" w:rsidRPr="00046958">
        <w:rPr>
          <w:rStyle w:val="CommentReference"/>
          <w:highlight w:val="cyan"/>
        </w:rPr>
        <w:commentReference w:id="64"/>
      </w:r>
    </w:p>
    <w:p w14:paraId="5D29E627" w14:textId="7BE08137"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commentRangeStart w:id="65"/>
      <w:r w:rsidRPr="00BB5C96">
        <w:rPr>
          <w:highlight w:val="cyan"/>
        </w:rPr>
        <w:t>X</w:t>
      </w:r>
      <w:commentRangeEnd w:id="65"/>
      <w:r w:rsidR="008D61F9">
        <w:rPr>
          <w:rStyle w:val="CommentReference"/>
        </w:rPr>
        <w:commentReference w:id="65"/>
      </w:r>
      <w:r w:rsidRPr="00BB5C96">
        <w:rPr>
          <w:highlight w:val="cyan"/>
        </w:rPr>
        <w:t>X</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162DC9">
        <w:t xml:space="preserve">Fig. </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66"/>
      <w:r w:rsidRPr="009D3B04">
        <w:t>a mere 22 Mb away from</w:t>
      </w:r>
      <w:commentRangeEnd w:id="66"/>
      <w:r w:rsidR="00710CD8">
        <w:rPr>
          <w:rStyle w:val="CommentReference"/>
        </w:rPr>
        <w:commentReference w:id="66"/>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 xml:space="preserve">was the basis for its discovery as a high-confidence candidate gene by Camoco, </w:t>
      </w:r>
      <w:commentRangeStart w:id="67"/>
      <w:r w:rsidR="003075BF">
        <w:t>but our data suggests that both D8 and D9 have the potential for broad effects on ionomic phenotypes</w:t>
      </w:r>
      <w:commentRangeEnd w:id="67"/>
      <w:r w:rsidR="003075BF">
        <w:rPr>
          <w:rStyle w:val="CommentReference"/>
        </w:rPr>
        <w:commentReference w:id="67"/>
      </w:r>
      <w:r w:rsidR="003075BF" w:rsidRPr="009D3B04">
        <w:t>.</w:t>
      </w:r>
    </w:p>
    <w:p w14:paraId="59FCFFA6" w14:textId="181FE5D3" w:rsidR="00FE70D4" w:rsidRDefault="00FE70D4" w:rsidP="00FE70D4">
      <w:pPr>
        <w:pStyle w:val="Heading3"/>
      </w:pPr>
      <w:bookmarkStart w:id="68" w:name="_Ref481757037"/>
      <w:bookmarkStart w:id="69" w:name="_Ref484529183"/>
      <w:commentRangeStart w:id="70"/>
      <w:r>
        <w:lastRenderedPageBreak/>
        <w:t xml:space="preserve">Fig. </w:t>
      </w:r>
      <w:bookmarkEnd w:id="68"/>
      <w:bookmarkEnd w:id="69"/>
      <w:r w:rsidR="00BC7B2E">
        <w:t>9</w:t>
      </w:r>
    </w:p>
    <w:p w14:paraId="59E870A0" w14:textId="08964AFE" w:rsidR="00FE70D4" w:rsidRDefault="00FE70D4" w:rsidP="00FE70D4">
      <w:pPr>
        <w:pStyle w:val="Heading4"/>
      </w:pPr>
      <w:r>
        <w:t>Co-expression network</w:t>
      </w:r>
      <w:r w:rsidR="007B7880">
        <w:t xml:space="preserve"> for D9 and cadmium HPO genes</w:t>
      </w:r>
    </w:p>
    <w:p w14:paraId="1CA4A19B" w14:textId="218521D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commentRangeEnd w:id="70"/>
      <w:r w:rsidR="00430B0D">
        <w:rPr>
          <w:rStyle w:val="CommentReference"/>
          <w:rFonts w:eastAsiaTheme="minorHAnsi"/>
          <w:color w:val="auto"/>
          <w:spacing w:val="0"/>
        </w:rPr>
        <w:commentReference w:id="70"/>
      </w:r>
    </w:p>
    <w:p w14:paraId="6196F5B2" w14:textId="1FF66F50"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162DC9">
        <w:t xml:space="preserve">Fig. </w:t>
      </w:r>
      <w:r w:rsidR="00423A57">
        <w:fldChar w:fldCharType="end"/>
      </w:r>
      <w:r w:rsidR="000E1563">
        <w:t>A</w:t>
      </w:r>
      <w:r w:rsidR="00423A57">
        <w:t>)</w:t>
      </w:r>
      <w:r>
        <w:t>.</w:t>
      </w:r>
      <w:r w:rsidR="000E1563">
        <w:t xml:space="preserve"> </w:t>
      </w:r>
      <w:r>
        <w:t xml:space="preserve"> Among these were two other GRAS domain transcription factors including one of the maize </w:t>
      </w:r>
      <w:proofErr w:type="spellStart"/>
      <w:r>
        <w:t>Shortroot</w:t>
      </w:r>
      <w:proofErr w:type="spellEnd"/>
      <w:r>
        <w:t xml:space="preserve">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71"/>
      <w:r>
        <w:t xml:space="preserve">resulted in excess Fe </w:t>
      </w:r>
      <w:commentRangeEnd w:id="71"/>
      <w:r w:rsidR="00DB754F">
        <w:rPr>
          <w:rStyle w:val="CommentReference"/>
        </w:rPr>
        <w:commentReference w:id="71"/>
      </w:r>
      <w:r>
        <w:t xml:space="preserve">points to a conserved role for the DELLA domain transcription factors and GA signaling in Fe homeostasis in maize, a plant with an entirely different Fe </w:t>
      </w:r>
      <w:commentRangeStart w:id="72"/>
      <w:r>
        <w:t xml:space="preserve">uptake system </w:t>
      </w:r>
      <w:commentRangeEnd w:id="72"/>
      <w:r w:rsidR="006C4ECD">
        <w:rPr>
          <w:rStyle w:val="CommentReference"/>
        </w:rPr>
        <w:commentReference w:id="72"/>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73"/>
      <w:r>
        <w:t xml:space="preserve">of </w:t>
      </w:r>
      <w:proofErr w:type="spellStart"/>
      <w:r>
        <w:t>phenylpropanoids</w:t>
      </w:r>
      <w:commentRangeEnd w:id="73"/>
      <w:proofErr w:type="spellEnd"/>
      <w:r w:rsidR="006C4ECD">
        <w:rPr>
          <w:rStyle w:val="CommentReference"/>
        </w:rPr>
        <w:commentReference w:id="73"/>
      </w:r>
      <w:r>
        <w:t xml:space="preserve">. </w:t>
      </w:r>
      <w:commentRangeStart w:id="74"/>
      <w:r>
        <w:t xml:space="preserve">The successive steps </w:t>
      </w:r>
      <w:commentRangeEnd w:id="74"/>
      <w:r w:rsidR="00DA6EA3">
        <w:rPr>
          <w:rStyle w:val="CommentReference"/>
        </w:rPr>
        <w:commentReference w:id="74"/>
      </w:r>
      <w:r>
        <w:t xml:space="preserve">of CCR1 (GRMZM2G131205) and the maize </w:t>
      </w:r>
      <w:proofErr w:type="spellStart"/>
      <w:r>
        <w:t>LigB</w:t>
      </w:r>
      <w:proofErr w:type="spellEnd"/>
      <w:r>
        <w:t xml:space="preserve"> paralog (GRMZM2G078500) as well as a laccase paralog were co</w:t>
      </w:r>
      <w:r w:rsidR="00A9686B">
        <w:t>-</w:t>
      </w:r>
      <w:r>
        <w:t>expressed with D9</w:t>
      </w:r>
      <w:r w:rsidR="00450ACB">
        <w:t xml:space="preserve"> (</w:t>
      </w:r>
      <w:r w:rsidR="003E56D1">
        <w:t>GRMZM2G336337</w:t>
      </w:r>
      <w:r w:rsidR="00450ACB">
        <w:t>)</w:t>
      </w:r>
      <w:r>
        <w:t xml:space="preserve">. </w:t>
      </w:r>
      <w:proofErr w:type="spellStart"/>
      <w:r>
        <w:t>LigB</w:t>
      </w:r>
      <w:proofErr w:type="spellEnd"/>
      <w:r>
        <w:t xml:space="preserve">, which in Angiosperms is only known to be required for the formation of a </w:t>
      </w:r>
      <w:commentRangeStart w:id="75"/>
      <w:r>
        <w:t>pioneer s</w:t>
      </w:r>
      <w:commentRangeEnd w:id="75"/>
      <w:r w:rsidR="006C4ECD">
        <w:rPr>
          <w:rStyle w:val="CommentReference"/>
        </w:rPr>
        <w:commentReference w:id="75"/>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76"/>
      <w:r>
        <w:t xml:space="preserve">if summed across multiple </w:t>
      </w:r>
      <w:commentRangeStart w:id="77"/>
      <w:r>
        <w:t>SNPs</w:t>
      </w:r>
      <w:commentRangeEnd w:id="77"/>
      <w:r w:rsidR="002851CD">
        <w:rPr>
          <w:rStyle w:val="CommentReference"/>
        </w:rPr>
        <w:commentReference w:id="77"/>
      </w:r>
      <w:commentRangeEnd w:id="76"/>
      <w:r w:rsidR="00EC3DC7">
        <w:rPr>
          <w:rStyle w:val="CommentReference"/>
        </w:rPr>
        <w:commentReference w:id="76"/>
      </w:r>
      <w:r>
        <w:t>. The Laccase 12 gene (GRMZM2G336337</w:t>
      </w:r>
      <w:r w:rsidR="006E1DB2">
        <w:t>)</w:t>
      </w:r>
      <w:r>
        <w:t xml:space="preserve"> was also a multi-ionomic hit with linked SNPs affecting Cd</w:t>
      </w:r>
      <w:r w:rsidRPr="002851CD">
        <w:rPr>
          <w:highlight w:val="cyan"/>
        </w:rPr>
        <w:t>,</w:t>
      </w:r>
      <w:commentRangeStart w:id="78"/>
      <w:r w:rsidRPr="002851CD">
        <w:rPr>
          <w:highlight w:val="cyan"/>
        </w:rPr>
        <w:t xml:space="preserve"> Fe, and P</w:t>
      </w:r>
      <w:commentRangeEnd w:id="78"/>
      <w:r w:rsidR="00BB2D41">
        <w:rPr>
          <w:rStyle w:val="CommentReference"/>
        </w:rPr>
        <w:commentReference w:id="78"/>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79"/>
      <w:proofErr w:type="spellStart"/>
      <w:r>
        <w:t>nicotianamine</w:t>
      </w:r>
      <w:commentRangeEnd w:id="79"/>
      <w:proofErr w:type="spellEnd"/>
      <w:r w:rsidR="006C4ECD">
        <w:rPr>
          <w:rStyle w:val="CommentReference"/>
        </w:rPr>
        <w:commentReference w:id="79"/>
      </w:r>
      <w:r>
        <w:t xml:space="preserve"> syntase3 gene (GRMZM2G439195, ZmPAN-Cd, </w:t>
      </w:r>
      <w:commentRangeStart w:id="80"/>
      <w:r>
        <w:t>??-Al</w:t>
      </w:r>
      <w:commentRangeEnd w:id="80"/>
      <w:r>
        <w:rPr>
          <w:rStyle w:val="CommentReference"/>
        </w:rPr>
        <w:commentReference w:id="80"/>
      </w:r>
      <w:r>
        <w:t xml:space="preserve">), </w:t>
      </w:r>
      <w:r w:rsidR="006E1DB2">
        <w:t>which is</w:t>
      </w:r>
      <w:r>
        <w:t xml:space="preserve"> required for making the type II iron </w:t>
      </w:r>
      <w:proofErr w:type="spellStart"/>
      <w:r>
        <w:t>chelators</w:t>
      </w:r>
      <w:proofErr w:type="spellEnd"/>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81" w:name="_Ref469995568"/>
      <w:r>
        <w:rPr>
          <w:rStyle w:val="CommentReference"/>
        </w:rPr>
        <w:commentReference w:id="82"/>
      </w:r>
    </w:p>
    <w:p w14:paraId="4B5173AE" w14:textId="067F5A65" w:rsidR="006B33EA" w:rsidRDefault="006B33EA" w:rsidP="006804EA">
      <w:pPr>
        <w:pStyle w:val="Heading1"/>
      </w:pPr>
      <w:bookmarkStart w:id="83" w:name="_Ref487125611"/>
      <w:r>
        <w:lastRenderedPageBreak/>
        <w:t>Discussion</w:t>
      </w:r>
      <w:bookmarkEnd w:id="81"/>
      <w:bookmarkEnd w:id="83"/>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84"/>
      <w:r>
        <w:t>gene expression data</w:t>
      </w:r>
      <w:commentRangeEnd w:id="84"/>
      <w:r w:rsidR="00413505">
        <w:rPr>
          <w:rStyle w:val="CommentReference"/>
        </w:rPr>
        <w:commentReference w:id="84"/>
      </w:r>
      <w:r>
        <w:t>, which can be readily collected now for most species of interest, to add an important interpretation and prioritization filte</w:t>
      </w:r>
      <w:r w:rsidR="002F0734">
        <w:t>r to the output of a GWA study.</w:t>
      </w:r>
    </w:p>
    <w:p w14:paraId="6867D209" w14:textId="0131F9A4"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identified SNPs, and thus, would not have been identified using the simple approach of identifying the genes closest to each marker SNP </w:t>
      </w:r>
      <w:commentRangeStart w:id="85"/>
      <w:r>
        <w:t>(</w:t>
      </w:r>
      <w:r w:rsidRPr="002F0734">
        <w:rPr>
          <w:highlight w:val="cyan"/>
        </w:rPr>
        <w:t xml:space="preserve">cite </w:t>
      </w:r>
      <w:proofErr w:type="spellStart"/>
      <w:r w:rsidRPr="002F0734">
        <w:rPr>
          <w:highlight w:val="cyan"/>
        </w:rPr>
        <w:t>supp</w:t>
      </w:r>
      <w:proofErr w:type="spellEnd"/>
      <w:r w:rsidRPr="002F0734">
        <w:rPr>
          <w:highlight w:val="cyan"/>
        </w:rPr>
        <w:t xml:space="preserve"> evidence?).</w:t>
      </w:r>
      <w:r>
        <w:t xml:space="preserve"> </w:t>
      </w:r>
      <w:commentRangeEnd w:id="85"/>
      <w:r w:rsidR="00705253">
        <w:rPr>
          <w:rStyle w:val="CommentReference"/>
        </w:rPr>
        <w:commentReference w:id="85"/>
      </w:r>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86"/>
      <w:r w:rsidRPr="0011301D">
        <w:rPr>
          <w:highlight w:val="cyan"/>
        </w:rPr>
        <w:t xml:space="preserve">&lt;optional:  </w:t>
      </w:r>
      <w:commentRangeEnd w:id="86"/>
      <w:r w:rsidR="00413505">
        <w:rPr>
          <w:rStyle w:val="CommentReference"/>
        </w:rPr>
        <w:commentReference w:id="86"/>
      </w:r>
      <w:r w:rsidRPr="0011301D">
        <w:rPr>
          <w:highlight w:val="cyan"/>
        </w:rPr>
        <w:t>point out some of the obvious example candidate genes that we miss&gt;</w:t>
      </w:r>
    </w:p>
    <w:p w14:paraId="71F18E31" w14:textId="678E88CC" w:rsidR="004C123B"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w:t>
      </w:r>
      <w:r>
        <w:lastRenderedPageBreak/>
        <w:t xml:space="preserve">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B60444">
        <w:t>Fig. 5</w:t>
      </w:r>
      <w:r w:rsidR="00B60444">
        <w:rPr>
          <w:highlight w:val="cyan"/>
        </w:rPr>
        <w:fldChar w:fldCharType="end"/>
      </w:r>
      <w:r>
        <w:t>, this analysi</w:t>
      </w:r>
      <w:r w:rsidR="00300B7C">
        <w:t>s suggests a sensitivity of ~40</w:t>
      </w:r>
      <w:r>
        <w:t xml:space="preserve">% using a SNP-to-gene mapping rule of </w:t>
      </w:r>
      <w:commentRangeStart w:id="87"/>
      <w:r>
        <w:t>+</w:t>
      </w:r>
      <w:r w:rsidR="00300B7C">
        <w:t>/-500 kb and up to 2</w:t>
      </w:r>
      <w:r>
        <w:t xml:space="preserve"> </w:t>
      </w:r>
      <w:commentRangeEnd w:id="87"/>
      <w:r>
        <w:rPr>
          <w:rStyle w:val="CommentReference"/>
        </w:rPr>
        <w:commentReference w:id="87"/>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88"/>
      <w:r>
        <w:t xml:space="preserve">for </w:t>
      </w:r>
      <w:r w:rsidRPr="0011301D">
        <w:rPr>
          <w:highlight w:val="cyan"/>
        </w:rPr>
        <w:t>xxx</w:t>
      </w:r>
      <w:r>
        <w:t xml:space="preserve"> of </w:t>
      </w:r>
      <w:proofErr w:type="spellStart"/>
      <w:r w:rsidRPr="0011301D">
        <w:rPr>
          <w:highlight w:val="cyan"/>
        </w:rPr>
        <w:t>yyy</w:t>
      </w:r>
      <w:proofErr w:type="spellEnd"/>
      <w:r>
        <w:t xml:space="preserve"> elements using the </w:t>
      </w:r>
      <w:r w:rsidRPr="0011301D">
        <w:rPr>
          <w:highlight w:val="cyan"/>
        </w:rPr>
        <w:t>xxx</w:t>
      </w:r>
      <w:r>
        <w:t xml:space="preserve"> metric based on the </w:t>
      </w:r>
      <w:proofErr w:type="spellStart"/>
      <w:r w:rsidRPr="0011301D">
        <w:rPr>
          <w:highlight w:val="cyan"/>
        </w:rPr>
        <w:t>yyy</w:t>
      </w:r>
      <w:proofErr w:type="spellEnd"/>
      <w:r>
        <w:t xml:space="preserve"> </w:t>
      </w:r>
      <w:commentRangeEnd w:id="88"/>
      <w:r w:rsidR="00850126">
        <w:rPr>
          <w:rStyle w:val="CommentReference"/>
        </w:rPr>
        <w:commentReference w:id="88"/>
      </w:r>
      <w:r>
        <w:t xml:space="preserve">network. This success rate is substantially higher than predicted by our GO simulations at the same window/flanking gene parameter setting. We speculate that this conservative estimation of </w:t>
      </w:r>
      <w:proofErr w:type="spellStart"/>
      <w:r>
        <w:t>Camoco’s</w:t>
      </w:r>
      <w:proofErr w:type="spellEnd"/>
      <w:r>
        <w:t xml:space="preserve">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89"/>
      <w:r>
        <w:t xml:space="preserve">which is not surprising given the limited funding </w:t>
      </w:r>
      <w:commentRangeStart w:id="90"/>
      <w:r>
        <w:t>available for such efforts</w:t>
      </w:r>
      <w:commentRangeEnd w:id="89"/>
      <w:r w:rsidR="0011301D">
        <w:rPr>
          <w:rStyle w:val="CommentReference"/>
        </w:rPr>
        <w:commentReference w:id="89"/>
      </w:r>
      <w:commentRangeEnd w:id="90"/>
      <w:r w:rsidR="0090234A">
        <w:rPr>
          <w:rStyle w:val="CommentReference"/>
        </w:rPr>
        <w:commentReference w:id="90"/>
      </w:r>
      <w:r>
        <w:t xml:space="preserve">. </w:t>
      </w:r>
    </w:p>
    <w:p w14:paraId="5AE8CF5B" w14:textId="5B0178E0"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850126" w:rsidRPr="00850126">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50CE18D9" w:rsidR="004C123B" w:rsidRPr="004C123B" w:rsidRDefault="004C123B" w:rsidP="004C123B">
      <w:r>
        <w:t xml:space="preserve">Using our Camoco approach, we evaluated 17 ionomic traits for </w:t>
      </w:r>
      <w:commentRangeStart w:id="91"/>
      <w:r>
        <w:t>overlap</w:t>
      </w:r>
      <w:commentRangeEnd w:id="91"/>
      <w:r w:rsidR="0090234A">
        <w:rPr>
          <w:rStyle w:val="CommentReference"/>
        </w:rPr>
        <w:commentReference w:id="91"/>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162DC9">
        <w:t>Table 1</w:t>
      </w:r>
      <w:r>
        <w:fldChar w:fldCharType="end"/>
      </w:r>
      <w:r>
        <w:t xml:space="preserve">),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w:t>
      </w:r>
      <w:r>
        <w:lastRenderedPageBreak/>
        <w:t>term enrichment</w:t>
      </w:r>
      <w:r w:rsidR="009376EB">
        <w:t xml:space="preserve"> </w:t>
      </w:r>
      <w:r w:rsidR="009376EB">
        <w:fldChar w:fldCharType="begin"/>
      </w:r>
      <w:r w:rsidR="009376EB">
        <w:instrText xml:space="preserve"> REF _Ref458774860 \h </w:instrText>
      </w:r>
      <w:r w:rsidR="009376EB">
        <w:fldChar w:fldCharType="separate"/>
      </w:r>
      <w:r w:rsidR="009376EB">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9376EB">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commentRangeStart w:id="92"/>
      <w:r>
        <w:t>interesting</w:t>
      </w:r>
      <w:commentRangeEnd w:id="92"/>
      <w:r w:rsidR="0090234A">
        <w:rPr>
          <w:rStyle w:val="CommentReference"/>
        </w:rPr>
        <w:commentReference w:id="92"/>
      </w:r>
      <w:r>
        <w:t xml:space="preserve"> differences depending on which tissues were profiles.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EB2AD3">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the locality metric (</w:t>
      </w:r>
      <w:r w:rsidR="00D623D2">
        <w:fldChar w:fldCharType="begin"/>
      </w:r>
      <w:r w:rsidR="00D623D2">
        <w:instrText xml:space="preserve"> REF _Ref485996339 \h </w:instrText>
      </w:r>
      <w:r w:rsidR="00D623D2">
        <w:fldChar w:fldCharType="separate"/>
      </w:r>
      <w:r w:rsidR="00D623D2">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93" w:name="_Ref463088833"/>
      <w:commentRangeStart w:id="94"/>
      <w:r>
        <w:lastRenderedPageBreak/>
        <w:t>Materials and Methods</w:t>
      </w:r>
      <w:bookmarkEnd w:id="93"/>
      <w:commentRangeEnd w:id="94"/>
      <w:r w:rsidR="00C40F04">
        <w:rPr>
          <w:rStyle w:val="CommentReference"/>
          <w:rFonts w:asciiTheme="minorHAnsi" w:eastAsiaTheme="minorHAnsi" w:hAnsiTheme="minorHAnsi" w:cs="Arial"/>
          <w:b w:val="0"/>
          <w:color w:val="auto"/>
          <w:u w:val="none"/>
        </w:rPr>
        <w:commentReference w:id="94"/>
      </w:r>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5FAA74B6" w:rsidR="004B7D5A" w:rsidRDefault="009C1A85" w:rsidP="008D2BA7">
      <w:hyperlink r:id="rId10" w:history="1">
        <w:r w:rsidR="00B341BD" w:rsidRPr="00AD382F">
          <w:rPr>
            <w:rStyle w:val="Hyperlink"/>
            <w:color w:val="034990" w:themeColor="hyperlink" w:themeShade="BF"/>
          </w:rPr>
          <w:t>http://github.com/schae234/Camoco</w:t>
        </w:r>
      </w:hyperlink>
      <w:r w:rsidR="004B7D5A">
        <w:t>.</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commentRangeStart w:id="95"/>
      <w:r>
        <w:t xml:space="preserve">ZmPAN: </w:t>
      </w:r>
      <w:r w:rsidR="00101EAA" w:rsidRPr="00573E18">
        <w:t xml:space="preserve">A </w:t>
      </w:r>
      <w:r w:rsidR="00101EAA">
        <w:t xml:space="preserve">genotypically diverse, </w:t>
      </w:r>
      <w:r w:rsidR="00101EAA" w:rsidRPr="00573E18">
        <w:t>PAN genome co-expression network</w:t>
      </w:r>
    </w:p>
    <w:p w14:paraId="4E7BE8B0" w14:textId="755B5BDF" w:rsidR="007255FD" w:rsidRDefault="007255FD" w:rsidP="006804EA">
      <w:commentRangeStart w:id="96"/>
      <w:r w:rsidRPr="0077751E">
        <w:t>Camoco was used to process the FPKM table reported by Hirsh et al. and to build a co-expression network. The raw gene expression data were passed through the quality c</w:t>
      </w:r>
      <w:r w:rsidR="00ED6B5D">
        <w:t xml:space="preserve">ontrol pipeline in Camoco </w:t>
      </w:r>
      <w:r w:rsidR="000A7CE0">
        <w:fldChar w:fldCharType="begin"/>
      </w:r>
      <w:r w:rsidR="000A7CE0">
        <w:instrText xml:space="preserve"> REF _Ref463332505 \h </w:instrText>
      </w:r>
      <w:r w:rsidR="003D7ED4">
        <w:instrText xml:space="preserve"> \* MERGEFORMAT </w:instrText>
      </w:r>
      <w:r w:rsidR="000A7CE0">
        <w:fldChar w:fldCharType="separate"/>
      </w:r>
      <w:r w:rsidR="00162DC9">
        <w:t>Supp. File 1</w:t>
      </w:r>
      <w:r w:rsidR="000A7CE0">
        <w:fldChar w:fldCharType="end"/>
      </w:r>
      <w:r w:rsidR="00D5044D">
        <w:t xml:space="preserve">. After QC, </w:t>
      </w:r>
      <w:r w:rsidR="00344813">
        <w:t>24,756</w:t>
      </w:r>
      <w:r w:rsidRPr="0077751E">
        <w:t xml:space="preserve"> genes were used to build the network</w:t>
      </w:r>
      <w:commentRangeEnd w:id="96"/>
      <w:r w:rsidR="001C0FC8">
        <w:rPr>
          <w:rStyle w:val="CommentReference"/>
        </w:rPr>
        <w:commentReference w:id="96"/>
      </w:r>
      <w:r w:rsidRPr="0077751E">
        <w:t xml:space="preserve">. For each pairwise combination of genes, a Pearson Correlation Coefficient (PCC) was calculated across </w:t>
      </w:r>
      <w:commentRangeStart w:id="97"/>
      <w:r w:rsidRPr="0077751E">
        <w:t>normaliz</w:t>
      </w:r>
      <w:r w:rsidR="00D5044D">
        <w:t>ed</w:t>
      </w:r>
      <w:commentRangeEnd w:id="97"/>
      <w:r w:rsidR="00F81271">
        <w:rPr>
          <w:rStyle w:val="CommentReference"/>
        </w:rPr>
        <w:commentReference w:id="97"/>
      </w:r>
      <w:r w:rsidR="00D5044D">
        <w:t xml:space="preserve"> FPKM profiles</w:t>
      </w:r>
      <w:del w:id="98" w:author="Jean-Michel Michno" w:date="2017-07-27T12:35:00Z">
        <w:r w:rsidR="00D5044D" w:rsidDel="006356CD">
          <w:delText xml:space="preserve"> to produce ~</w:delText>
        </w:r>
        <w:r w:rsidR="007E6222" w:rsidDel="006356CD">
          <w:delText>306</w:delText>
        </w:r>
        <w:r w:rsidRPr="0077751E" w:rsidDel="006356CD">
          <w:delText xml:space="preserve"> million possible network edges</w:delText>
        </w:r>
      </w:del>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162DC9">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162DC9">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602B91C"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del w:id="99" w:author="Jean-Michel Michno" w:date="2017-07-27T12:07:00Z">
        <w:r w:rsidDel="00F81271">
          <w:delText xml:space="preserve">A volcano plot in </w:delText>
        </w:r>
      </w:del>
      <w:r>
        <w:fldChar w:fldCharType="begin"/>
      </w:r>
      <w:r>
        <w:instrText xml:space="preserve"> REF _Ref447013206 \h  \* MERGEFORMAT </w:instrText>
      </w:r>
      <w:r>
        <w:fldChar w:fldCharType="separate"/>
      </w:r>
      <w:r w:rsidR="00162DC9">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w:t>
      </w:r>
      <w:commentRangeStart w:id="100"/>
      <w:r w:rsidR="00160F8E">
        <w:t xml:space="preserve"> 11.9</w:t>
      </w:r>
      <w:r>
        <w:t xml:space="preserve"> fold more GO terms than expected with a p-value ≤ 0.05, suggesting that edges within this co-expression network capture mean</w:t>
      </w:r>
      <w:r w:rsidR="00A8160C">
        <w:t xml:space="preserve">ingful biological variation. </w:t>
      </w:r>
      <w:commentRangeEnd w:id="100"/>
      <w:r w:rsidR="00C40F04">
        <w:rPr>
          <w:rStyle w:val="CommentReference"/>
        </w:rPr>
        <w:commentReference w:id="100"/>
      </w:r>
      <w:r w:rsidR="00A8160C">
        <w:t>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162DC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lastRenderedPageBreak/>
        <w:t>Zm</w:t>
      </w:r>
      <w:r w:rsidR="004645C0">
        <w:t>SAM: A Maize RNA-S</w:t>
      </w:r>
      <w:r w:rsidRPr="004E79F7">
        <w:t>eq Tissue Atlas co-expression networ</w:t>
      </w:r>
      <w:r>
        <w:t>k</w:t>
      </w:r>
    </w:p>
    <w:p w14:paraId="611D0CCC" w14:textId="1062686C" w:rsidR="00DF6622" w:rsidRPr="00456B26" w:rsidRDefault="00BF0C79" w:rsidP="006804EA">
      <w:r>
        <w:t xml:space="preserve">Publicly available gene expression data was generated from downloaded from </w:t>
      </w:r>
      <w:proofErr w:type="spellStart"/>
      <w:r>
        <w:t>Stelpflug</w:t>
      </w:r>
      <w:proofErr w:type="spellEnd"/>
      <w:r>
        <w:t xml:space="preserve">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162DC9">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5D51CB0D" w:rsidR="00101EAA" w:rsidRPr="00456B26" w:rsidRDefault="00DF6622" w:rsidP="006804EA">
      <w:r>
        <w:fldChar w:fldCharType="begin"/>
      </w:r>
      <w:r>
        <w:instrText xml:space="preserve"> REF _Ref447013895 \h  \* MERGEFORMAT </w:instrText>
      </w:r>
      <w:r>
        <w:fldChar w:fldCharType="separate"/>
      </w:r>
      <w:r w:rsidR="00162DC9">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162DC9">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stranded RNA library prep and Illumina </w:t>
      </w:r>
      <w:proofErr w:type="spellStart"/>
      <w:r w:rsidRPr="00C05203">
        <w:t>HiSeq</w:t>
      </w:r>
      <w:proofErr w:type="spellEnd"/>
      <w:r w:rsidRPr="00C05203">
        <w:t xml:space="preserve"> 100bp paired end RNA Sequencing (</w:t>
      </w:r>
      <w:proofErr w:type="spellStart"/>
      <w:r w:rsidRPr="00C05203">
        <w:t>RNASeq</w:t>
      </w:r>
      <w:proofErr w:type="spellEnd"/>
      <w:r w:rsidRPr="00C05203">
        <w:t>)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w:t>
      </w:r>
      <w:proofErr w:type="spellStart"/>
      <w:r>
        <w:t>AdapterRemoval</w:t>
      </w:r>
      <w:proofErr w:type="spellEnd"/>
      <w:r>
        <w:t xml:space="preserve">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E2A9AEF" w:rsidR="007255FD" w:rsidRPr="00456B26" w:rsidRDefault="003363AF" w:rsidP="006804EA">
      <w:r w:rsidRPr="002A34B2">
        <w:t xml:space="preserve">Quantification of gene expression levels into fragments per kilobase per million reads (FPKM) was done using a </w:t>
      </w:r>
      <w:r>
        <w:t xml:space="preserve">modified version of </w:t>
      </w:r>
      <w:proofErr w:type="spellStart"/>
      <w:r>
        <w:t>HTSeq</w:t>
      </w:r>
      <w:proofErr w:type="spellEnd"/>
      <w:r>
        <w:t xml:space="preserve">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162DC9">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D).</w:t>
      </w:r>
      <w:commentRangeEnd w:id="95"/>
      <w:r w:rsidR="00C40F04">
        <w:rPr>
          <w:rStyle w:val="CommentReference"/>
        </w:rPr>
        <w:commentReference w:id="95"/>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499D0911" w:rsidR="00C51B9A" w:rsidRDefault="00097BC0" w:rsidP="00C51B9A">
      <w:r>
        <w:t xml:space="preserve">Two parameters are used </w:t>
      </w:r>
      <w:ins w:id="101" w:author="Jean-Michel Michno" w:date="2017-07-27T12:46:00Z">
        <w:r w:rsidR="00C813B0">
          <w:t xml:space="preserve">within Camoco </w:t>
        </w:r>
      </w:ins>
      <w:r>
        <w:t xml:space="preserve">during </w:t>
      </w:r>
      <w:r w:rsidR="00D04EE5">
        <w:t>SNP-to-gene</w:t>
      </w:r>
      <w:r>
        <w:t xml:space="preserve"> mapping: candidate window size and </w:t>
      </w:r>
      <w:r w:rsidR="0097229F">
        <w:t xml:space="preserve">maximum </w:t>
      </w:r>
      <w:r>
        <w:t>number of flanking genes.</w:t>
      </w:r>
      <w:r w:rsidR="00D9106B">
        <w:t xml:space="preserve"> W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commentRangeStart w:id="102"/>
      <w:r w:rsidR="00C51B9A" w:rsidRPr="00DF4642">
        <w:rPr>
          <w:i/>
        </w:rPr>
        <w:t>e</w:t>
      </w:r>
      <w:r w:rsidR="00FC4032" w:rsidRPr="00DF4642">
        <w:rPr>
          <w:i/>
        </w:rPr>
        <w:t>ffective loci</w:t>
      </w:r>
      <w:del w:id="103" w:author="Jean-Michel Michno" w:date="2017-07-27T12:47:00Z">
        <w:r w:rsidR="00C51B9A" w:rsidDel="00C813B0">
          <w:delText xml:space="preserve"> </w:delText>
        </w:r>
        <w:commentRangeEnd w:id="102"/>
        <w:r w:rsidR="00C813B0" w:rsidDel="00C813B0">
          <w:rPr>
            <w:rStyle w:val="CommentReference"/>
          </w:rPr>
          <w:commentReference w:id="102"/>
        </w:r>
        <w:r w:rsidR="00C51B9A" w:rsidDel="00C813B0">
          <w:delText xml:space="preserve">(e.g. locus 2 in </w:delText>
        </w:r>
        <w:r w:rsidR="00C51B9A" w:rsidDel="00C813B0">
          <w:fldChar w:fldCharType="begin"/>
        </w:r>
        <w:r w:rsidR="00C51B9A" w:rsidRPr="00C813B0" w:rsidDel="00C813B0">
          <w:delInstrText xml:space="preserve"> REF _Ref444765587 \h  \* MERGEFORMAT </w:delInstrText>
        </w:r>
        <w:r w:rsidR="00C51B9A" w:rsidDel="00C813B0">
          <w:fldChar w:fldCharType="separate"/>
        </w:r>
        <w:r w:rsidR="00C51B9A" w:rsidDel="00C813B0">
          <w:delText>Fig. 1</w:delText>
        </w:r>
        <w:r w:rsidR="00C51B9A" w:rsidDel="00C813B0">
          <w:fldChar w:fldCharType="end"/>
        </w:r>
        <w:r w:rsidR="00C51B9A" w:rsidDel="00C813B0">
          <w:delText>A)</w:delText>
        </w:r>
        <w:r w:rsidR="00DE78DD" w:rsidDel="00C813B0">
          <w:delText>, r</w:delText>
        </w:r>
      </w:del>
      <w:ins w:id="104" w:author="Jean-Michel Michno" w:date="2017-07-27T12:47:00Z">
        <w:r w:rsidR="00C813B0">
          <w:rPr>
            <w:rStyle w:val="CommentReference"/>
          </w:rPr>
          <w:t xml:space="preserve">, </w:t>
        </w:r>
      </w:ins>
      <w:del w:id="105" w:author="Jean-Michel Michno" w:date="2017-07-27T12:48:00Z">
        <w:r w:rsidR="00DE78DD" w:rsidDel="00C813B0">
          <w:delText>e</w:delText>
        </w:r>
      </w:del>
      <w:ins w:id="106" w:author="Jean-Michel Michno" w:date="2017-07-27T12:48:00Z">
        <w:r w:rsidR="00C813B0">
          <w:t>re</w:t>
        </w:r>
      </w:ins>
      <w:r w:rsidR="00DE78DD">
        <w:t>sulting in a list of</w:t>
      </w:r>
      <w:r w:rsidR="008F5E8F">
        <w:t xml:space="preserve"> non-overlapping</w:t>
      </w:r>
      <w:r w:rsidR="00DE78DD">
        <w:t xml:space="preserve"> loci</w:t>
      </w:r>
      <w:r w:rsidR="008F5E8F">
        <w:t>.</w:t>
      </w:r>
      <w:r w:rsidR="00C51B9A">
        <w:t xml:space="preserve"> SNP</w:t>
      </w:r>
      <w:r w:rsidR="008F5E8F">
        <w:t>s</w:t>
      </w:r>
      <w:r w:rsidR="00C51B9A">
        <w:t xml:space="preserve"> with the highest resample model inclusion probability (RMIP)</w:t>
      </w:r>
      <w:r w:rsidR="00975A23">
        <w:t>,</w:t>
      </w:r>
      <w:r w:rsidR="00C51B9A">
        <w:t xml:space="preserve"> which is a statistical measure of the strength of association with the trait of interest</w:t>
      </w:r>
      <w:r w:rsidR="00DA2781">
        <w:t xml:space="preserve"> and is an output of the GWAS</w:t>
      </w:r>
      <w:r w:rsidR="00C51B9A">
        <w:t xml:space="preserve"> </w:t>
      </w:r>
      <w:r w:rsidR="00C51B9A">
        <w:fldChar w:fldCharType="begin" w:fldLock="1"/>
      </w:r>
      <w:r w:rsidR="00C51B9A">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C51B9A">
        <w:fldChar w:fldCharType="separate"/>
      </w:r>
      <w:r w:rsidR="00C51B9A" w:rsidRPr="00780438">
        <w:rPr>
          <w:noProof/>
        </w:rPr>
        <w:t>(Valdar et al. 2009)</w:t>
      </w:r>
      <w:r w:rsidR="00C51B9A">
        <w:fldChar w:fldCharType="end"/>
      </w:r>
      <w:r w:rsidR="008F5E8F">
        <w:t>, were retained for further analysis</w:t>
      </w:r>
      <w:r w:rsidR="00C51B9A">
        <w:t xml:space="preserve">. </w:t>
      </w:r>
      <w:r w:rsidR="00DA2781">
        <w:t>Remaining</w:t>
      </w:r>
      <w:r w:rsidR="00C51B9A">
        <w:t xml:space="preserve"> </w:t>
      </w:r>
      <w:r w:rsidR="00DA2781">
        <w:t>effective loci</w:t>
      </w:r>
      <w:r w:rsidR="00C51B9A">
        <w:t xml:space="preserve"> </w:t>
      </w:r>
      <w:r w:rsidR="00DA2781">
        <w:t>were</w:t>
      </w:r>
      <w:r w:rsidR="00C51B9A">
        <w:t xml:space="preserve"> cross referenced with </w:t>
      </w:r>
      <w:r w:rsidR="00DA2781">
        <w:t xml:space="preserve">the Maize </w:t>
      </w:r>
      <w:r w:rsidR="00C51B9A">
        <w:t>reference genome</w:t>
      </w:r>
      <w:r w:rsidR="00DA2781">
        <w:t xml:space="preserve"> </w:t>
      </w:r>
      <w:commentRangeStart w:id="107"/>
      <w:r w:rsidR="00DA2781">
        <w:t>(Maize 5b)</w:t>
      </w:r>
      <w:r w:rsidR="00C51B9A">
        <w:t xml:space="preserve"> </w:t>
      </w:r>
      <w:commentRangeEnd w:id="107"/>
      <w:r w:rsidR="00C813B0">
        <w:rPr>
          <w:rStyle w:val="CommentReference"/>
        </w:rPr>
        <w:commentReference w:id="107"/>
      </w:r>
      <w:r w:rsidR="00C51B9A">
        <w:t xml:space="preserve">to convert </w:t>
      </w:r>
      <w:r w:rsidR="00D63B39">
        <w:t xml:space="preserve">effective SNPs </w:t>
      </w:r>
      <w:r w:rsidR="00C51B9A">
        <w:t>to</w:t>
      </w:r>
      <w:r w:rsidR="00D63B39">
        <w:t xml:space="preserve"> candidate</w:t>
      </w:r>
      <w:r w:rsidR="00C51B9A">
        <w:t xml:space="preserve"> gene </w:t>
      </w:r>
      <w:r w:rsidR="00C51B9A">
        <w:lastRenderedPageBreak/>
        <w:t>sets that include up to a certain number of flanking genes both upstream and downstream from the effective SNP.</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08" w:name="_Ref447101528"/>
      <w:r w:rsidRPr="0045686C">
        <w:rPr>
          <w:rFonts w:eastAsiaTheme="minorEastAsia"/>
        </w:rPr>
        <w:t>Eq.1</w:t>
      </w:r>
      <w:bookmarkEnd w:id="108"/>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56D7FF8B" w:rsidR="00573E18" w:rsidRDefault="0060147A" w:rsidP="006804EA">
      <w:r>
        <w:t xml:space="preserve">Network </w:t>
      </w:r>
      <w:r w:rsidRPr="00B87472">
        <w:rPr>
          <w:i/>
        </w:rPr>
        <w:t>locality</w:t>
      </w:r>
      <w:r>
        <w:t xml:space="preserve"> assesses the proportion of significant co-expression interactions that are locally connected to other subnetwork genes compared to the number of global network interactions. </w:t>
      </w:r>
      <w:r w:rsidR="004047D8">
        <w:t>To quantify network locality</w:t>
      </w:r>
      <w:commentRangeStart w:id="109"/>
      <w:r w:rsidR="004047D8">
        <w:t>, both local and global degree is calculated for each gene within a sub-network</w:t>
      </w:r>
      <w:commentRangeEnd w:id="109"/>
      <w:r w:rsidR="00C813B0">
        <w:rPr>
          <w:rStyle w:val="CommentReference"/>
        </w:rPr>
        <w:commentReference w:id="109"/>
      </w:r>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ins w:id="110" w:author="Jean-Michel Michno" w:date="2017-07-27T12:52:00Z">
        <w:r w:rsidR="00C813B0">
          <w:t xml:space="preserve"> </w:t>
        </w:r>
      </w:ins>
      <w:r w:rsidR="004047D8">
        <w:t>~ global) and regression resid</w:t>
      </w:r>
      <w:r>
        <w:t>uals for each gene are analyzed</w:t>
      </w:r>
      <w:r w:rsidR="004047D8">
        <w:t>:</w:t>
      </w:r>
    </w:p>
    <w:p w14:paraId="7F5B13F9" w14:textId="6225AE3B" w:rsidR="00503064" w:rsidRDefault="00680409" w:rsidP="006804EA">
      <w:pPr>
        <w:pStyle w:val="Heading3"/>
      </w:pPr>
      <w:bookmarkStart w:id="111" w:name="_Ref447101545"/>
      <w:bookmarkStart w:id="112" w:name="_Ref464049667"/>
      <w:r>
        <w:t>Eq.</w:t>
      </w:r>
      <w:bookmarkEnd w:id="111"/>
      <w:r w:rsidR="0020783F">
        <w:t>2</w:t>
      </w:r>
      <w:bookmarkEnd w:id="112"/>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13" w:name="_Ref447101563"/>
      <w:bookmarkStart w:id="114" w:name="_Ref464738379"/>
      <w:r w:rsidRPr="0045686C">
        <w:rPr>
          <w:rFonts w:eastAsiaTheme="minorEastAsia"/>
        </w:rPr>
        <w:t>Eq.</w:t>
      </w:r>
      <w:bookmarkEnd w:id="113"/>
      <w:r>
        <w:rPr>
          <w:rFonts w:eastAsiaTheme="minorEastAsia"/>
        </w:rPr>
        <w:t>3</w:t>
      </w:r>
      <w:bookmarkEnd w:id="114"/>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15" w:name="_Ref447101571"/>
      <w:r>
        <w:t>Eq.</w:t>
      </w:r>
      <w:r w:rsidR="00503064">
        <w:t>4</w:t>
      </w:r>
      <w:bookmarkEnd w:id="115"/>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3A1A6B3F" w:rsidR="00804A79" w:rsidDel="007F3DC2" w:rsidRDefault="003F2435" w:rsidP="006804EA">
      <w:pPr>
        <w:rPr>
          <w:del w:id="116" w:author="Jean-Michel Michno" w:date="2017-07-27T12:56:00Z"/>
        </w:rPr>
      </w:pPr>
      <w:commentRangeStart w:id="117"/>
      <w:r>
        <w:t xml:space="preserve">We note that, here, interactions among genes that originate from the same </w:t>
      </w:r>
      <w:r w:rsidR="005B467F">
        <w:t xml:space="preserve">effective </w:t>
      </w:r>
      <w:r>
        <w:t>GWAS SNP</w:t>
      </w:r>
      <w:r w:rsidR="00804A79">
        <w:t xml:space="preserve"> (i.e. cis-interactions)</w:t>
      </w:r>
      <w:r>
        <w:t xml:space="preserve"> </w:t>
      </w:r>
      <w:r w:rsidR="00804A79">
        <w:t>were</w:t>
      </w:r>
      <w:r>
        <w:t xml:space="preserve"> removed from density and locality calculations.</w:t>
      </w:r>
      <w:r w:rsidR="008533FD">
        <w:t xml:space="preserve"> </w:t>
      </w:r>
      <w:commentRangeEnd w:id="117"/>
      <w:r w:rsidR="00C813B0">
        <w:rPr>
          <w:rStyle w:val="CommentReference"/>
        </w:rPr>
        <w:commentReference w:id="117"/>
      </w:r>
      <w:r w:rsidR="008533FD">
        <w:t>During SNP-to-gene mapping, candidate genes retained information containing a reference back to the parental GWAS SNP. A software flag within Camoco allows from interactions derived from the same parental SNP to be discarded from co-expression score calculations.</w:t>
      </w:r>
      <w:ins w:id="118" w:author="Jean-Michel Michno" w:date="2017-07-27T12:56:00Z">
        <w:r w:rsidR="007F3DC2">
          <w:t xml:space="preserve"> </w:t>
        </w:r>
      </w:ins>
    </w:p>
    <w:p w14:paraId="595B04EE" w14:textId="53F5E9F4" w:rsidR="00804A79" w:rsidRDefault="00804A79" w:rsidP="006804EA">
      <w:r>
        <w:lastRenderedPageBreak/>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269E62CD" w:rsidR="00C92B64" w:rsidRDefault="007F3DC2" w:rsidP="006804EA">
      <w:r>
        <w:t xml:space="preserve">GO </w:t>
      </w:r>
      <w:commentRangeStart w:id="119"/>
      <w:del w:id="120" w:author="Jean-Michel Michno" w:date="2017-07-27T13:00:00Z">
        <w:r w:rsidR="00525EE5" w:rsidDel="007F3DC2">
          <w:delText>Gene ontology</w:delText>
        </w:r>
        <w:r w:rsidR="0089290A" w:rsidDel="007F3DC2">
          <w:delText xml:space="preserve"> (GO)</w:delText>
        </w:r>
        <w:r w:rsidR="00B0215A" w:rsidDel="007F3DC2">
          <w:delText xml:space="preserve"> </w:delText>
        </w:r>
      </w:del>
      <w:commentRangeEnd w:id="119"/>
      <w:r>
        <w:rPr>
          <w:rStyle w:val="CommentReference"/>
        </w:rPr>
        <w:commentReference w:id="119"/>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21" w:name="_Ref484125232"/>
      <w:r>
        <w:t>Eq.</w:t>
      </w:r>
      <w:r w:rsidR="005936F2">
        <w:t xml:space="preserve"> 6</w:t>
      </w:r>
      <w:bookmarkEnd w:id="121"/>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22" w:name="_Ref458775441"/>
      <w:bookmarkStart w:id="123" w:name="_Ref484125256"/>
      <w:r>
        <w:t>Eq. 7</w:t>
      </w:r>
      <w:bookmarkEnd w:id="122"/>
      <w:bookmarkEnd w:id="123"/>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lastRenderedPageBreak/>
        <w:t xml:space="preserve">Maize </w:t>
      </w:r>
      <w:r w:rsidR="00393ABF">
        <w:t>Ionome GWAS</w:t>
      </w:r>
    </w:p>
    <w:p w14:paraId="6A8F4247" w14:textId="77777777" w:rsidR="00EC6A5D" w:rsidRDefault="00393ABF" w:rsidP="006804EA">
      <w:commentRangeStart w:id="124"/>
      <w:r>
        <w:t>Elemental</w:t>
      </w:r>
      <w:commentRangeEnd w:id="124"/>
      <w:r w:rsidR="0065247B">
        <w:rPr>
          <w:rStyle w:val="CommentReference"/>
        </w:rPr>
        <w:commentReference w:id="124"/>
      </w:r>
      <w:r>
        <w:t xml:space="preserve"> concentrations were measured for 19 different elements and one elemental ratio in the maize kernel using inductively coupled </w:t>
      </w:r>
      <w:commentRangeStart w:id="125"/>
      <w:r>
        <w:t xml:space="preserve">plasma mass spectrometry (ICP-MS). </w:t>
      </w:r>
      <w:commentRangeEnd w:id="125"/>
      <w:r w:rsidR="00826BB1">
        <w:rPr>
          <w:rStyle w:val="CommentReference"/>
        </w:rPr>
        <w:commentReference w:id="125"/>
      </w:r>
      <w:r>
        <w:t xml:space="preserve">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7C5D38A7"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w:t>
      </w:r>
      <w:r w:rsidR="00E52AAC">
        <w:t xml:space="preserve"> </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5D589C79"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w:t>
      </w:r>
    </w:p>
    <w:p w14:paraId="58D1A776" w14:textId="595E0B93" w:rsidR="006B33EA" w:rsidRDefault="006B33EA" w:rsidP="006804EA">
      <w:pPr>
        <w:pStyle w:val="Heading1"/>
      </w:pPr>
      <w:r>
        <w:lastRenderedPageBreak/>
        <w:t>Acknowledgements</w:t>
      </w:r>
    </w:p>
    <w:p w14:paraId="7E123128" w14:textId="77777777" w:rsidR="006B33EA" w:rsidRDefault="006B33EA" w:rsidP="006804EA">
      <w:pPr>
        <w:pStyle w:val="Heading1"/>
      </w:pPr>
      <w:r>
        <w:t>References</w:t>
      </w:r>
    </w:p>
    <w:p w14:paraId="3EEA731E" w14:textId="2BC8B96C" w:rsidR="00850126" w:rsidRPr="00850126" w:rsidRDefault="003F1192" w:rsidP="00850126">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0126" w:rsidRPr="00850126">
        <w:rPr>
          <w:rFonts w:ascii="Calibri" w:hAnsi="Calibri" w:cs="Times New Roman"/>
          <w:noProof/>
          <w:szCs w:val="24"/>
        </w:rPr>
        <w:t xml:space="preserve">Anders, S., Pyl, P.T. &amp; Huber, W., 2014. HTSeq - A Python framework to work with high-throughput sequencing data. </w:t>
      </w:r>
      <w:r w:rsidR="00850126" w:rsidRPr="00850126">
        <w:rPr>
          <w:rFonts w:ascii="Calibri" w:hAnsi="Calibri" w:cs="Times New Roman"/>
          <w:i/>
          <w:iCs/>
          <w:noProof/>
          <w:szCs w:val="24"/>
        </w:rPr>
        <w:t>Bioinformatics (Oxford, England)</w:t>
      </w:r>
      <w:r w:rsidR="00850126" w:rsidRPr="00850126">
        <w:rPr>
          <w:rFonts w:ascii="Calibri" w:hAnsi="Calibri" w:cs="Times New Roman"/>
          <w:noProof/>
          <w:szCs w:val="24"/>
        </w:rPr>
        <w:t>, 31(2), pp.166–169. Available at: http://bioinformatics.oxfordjournals.org/content/31/2/166 [Accessed September 29, 2014].</w:t>
      </w:r>
    </w:p>
    <w:p w14:paraId="434F0D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ndorf, C.M. et al., 2015. MaizeGDB update: new tools, data and interface for the maize model organism database. </w:t>
      </w:r>
      <w:r w:rsidRPr="00850126">
        <w:rPr>
          <w:rFonts w:ascii="Calibri" w:hAnsi="Calibri" w:cs="Times New Roman"/>
          <w:i/>
          <w:iCs/>
          <w:noProof/>
          <w:szCs w:val="24"/>
        </w:rPr>
        <w:t>Nucleic acids research</w:t>
      </w:r>
      <w:r w:rsidRPr="00850126">
        <w:rPr>
          <w:rFonts w:ascii="Calibri" w:hAnsi="Calibri" w:cs="Times New Roman"/>
          <w:noProof/>
          <w:szCs w:val="24"/>
        </w:rPr>
        <w:t>, p.gkv1007. Available at: http://nar.oxfordjournals.org/content/early/2015/10/01/nar.gkv1007.full.</w:t>
      </w:r>
    </w:p>
    <w:p w14:paraId="4AD825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saro, A. et al., 2016. The Interaction of Genotype and Environment Determines Variation in the Maize Kernel Ionome. </w:t>
      </w:r>
      <w:r w:rsidRPr="00850126">
        <w:rPr>
          <w:rFonts w:ascii="Calibri" w:hAnsi="Calibri" w:cs="Times New Roman"/>
          <w:i/>
          <w:iCs/>
          <w:noProof/>
          <w:szCs w:val="24"/>
        </w:rPr>
        <w:t>G3&amp;amp;#58; Genes|Genomes|Genetics</w:t>
      </w:r>
      <w:r w:rsidRPr="00850126">
        <w:rPr>
          <w:rFonts w:ascii="Calibri" w:hAnsi="Calibri" w:cs="Times New Roman"/>
          <w:noProof/>
          <w:szCs w:val="24"/>
        </w:rPr>
        <w:t>, 6(December), pp.4175–4183. Available at: http://g3journal.org/cgi/doi/10.1534/g3.116.034827.</w:t>
      </w:r>
    </w:p>
    <w:p w14:paraId="6135F92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dri, D. V. et al., 2007. Altered Profile of Secondary Metabolites in the Root Exudates of Arabidopsis ATP-Binding Cassette Transporter Mutants. </w:t>
      </w:r>
      <w:r w:rsidRPr="00850126">
        <w:rPr>
          <w:rFonts w:ascii="Calibri" w:hAnsi="Calibri" w:cs="Times New Roman"/>
          <w:i/>
          <w:iCs/>
          <w:noProof/>
          <w:szCs w:val="24"/>
        </w:rPr>
        <w:t>Plant Physiology</w:t>
      </w:r>
      <w:r w:rsidRPr="00850126">
        <w:rPr>
          <w:rFonts w:ascii="Calibri" w:hAnsi="Calibri" w:cs="Times New Roman"/>
          <w:noProof/>
          <w:szCs w:val="24"/>
        </w:rPr>
        <w:t>, 146(2), pp.762–771. Available at: http://www.plantphysiol.org/cgi/doi/10.1104/pp.107.109587.</w:t>
      </w:r>
    </w:p>
    <w:p w14:paraId="6EA5423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 2010. Ionomics: The functional genomics of elements. </w:t>
      </w:r>
      <w:r w:rsidRPr="00850126">
        <w:rPr>
          <w:rFonts w:ascii="Calibri" w:hAnsi="Calibri" w:cs="Times New Roman"/>
          <w:i/>
          <w:iCs/>
          <w:noProof/>
          <w:szCs w:val="24"/>
        </w:rPr>
        <w:t>Briefings in functional genomics</w:t>
      </w:r>
      <w:r w:rsidRPr="00850126">
        <w:rPr>
          <w:rFonts w:ascii="Calibri" w:hAnsi="Calibri" w:cs="Times New Roman"/>
          <w:noProof/>
          <w:szCs w:val="24"/>
        </w:rPr>
        <w:t>, 9(2), pp.149–56. Available at: http://www.ncbi.nlm.nih.gov/pubmed/20081216 [Accessed October 29, 2012].</w:t>
      </w:r>
    </w:p>
    <w:p w14:paraId="54EAE08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 &amp; Dilkes, B.P., 2012. Elemental profiles reflect plant adaptations to the environment. </w:t>
      </w:r>
      <w:r w:rsidRPr="00850126">
        <w:rPr>
          <w:rFonts w:ascii="Calibri" w:hAnsi="Calibri" w:cs="Times New Roman"/>
          <w:i/>
          <w:iCs/>
          <w:noProof/>
          <w:szCs w:val="24"/>
        </w:rPr>
        <w:t>Science (New York, N.Y.)</w:t>
      </w:r>
      <w:r w:rsidRPr="00850126">
        <w:rPr>
          <w:rFonts w:ascii="Calibri" w:hAnsi="Calibri" w:cs="Times New Roman"/>
          <w:noProof/>
          <w:szCs w:val="24"/>
        </w:rPr>
        <w:t>, 336(6089), pp.1661–3. Available at: http://www.sciencemag.org/content/336/6089/1661.abstract [Accessed October 4, 2015].</w:t>
      </w:r>
    </w:p>
    <w:p w14:paraId="51B5324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850126">
        <w:rPr>
          <w:rFonts w:ascii="Calibri" w:hAnsi="Calibri" w:cs="Times New Roman"/>
          <w:i/>
          <w:iCs/>
          <w:noProof/>
          <w:szCs w:val="24"/>
        </w:rPr>
        <w:t>PLoS ONE</w:t>
      </w:r>
      <w:r w:rsidRPr="00850126">
        <w:rPr>
          <w:rFonts w:ascii="Calibri" w:hAnsi="Calibri" w:cs="Times New Roman"/>
          <w:noProof/>
          <w:szCs w:val="24"/>
        </w:rPr>
        <w:t>, 9(1).</w:t>
      </w:r>
    </w:p>
    <w:p w14:paraId="2F578CD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08. The leaf ionome as a multivariable system to detect a plant’s physiological status.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5(33), pp.12081–6. Available at: http://www.pnas.org/content/105/33/12081.abstract [Accessed October 2, 2015].</w:t>
      </w:r>
    </w:p>
    <w:p w14:paraId="4CC2D7E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radbury, P.J. et al., 2007. TASSEL: software for association mapping of complex traits in diverse samples. </w:t>
      </w:r>
      <w:r w:rsidRPr="00850126">
        <w:rPr>
          <w:rFonts w:ascii="Calibri" w:hAnsi="Calibri" w:cs="Times New Roman"/>
          <w:i/>
          <w:iCs/>
          <w:noProof/>
          <w:szCs w:val="24"/>
        </w:rPr>
        <w:t>Bioinformatics (Oxford, England)</w:t>
      </w:r>
      <w:r w:rsidRPr="00850126">
        <w:rPr>
          <w:rFonts w:ascii="Calibri" w:hAnsi="Calibri" w:cs="Times New Roman"/>
          <w:noProof/>
          <w:szCs w:val="24"/>
        </w:rPr>
        <w:t>, 23(19), pp.2633–5. Available at: http://www.ncbi.nlm.nih.gov/pubmed/17586829 [Accessed July 12, 2014].</w:t>
      </w:r>
    </w:p>
    <w:p w14:paraId="69E2149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ckler, E.S. et al., 2009. The genetic architecture of maize flowering time. </w:t>
      </w:r>
      <w:r w:rsidRPr="00850126">
        <w:rPr>
          <w:rFonts w:ascii="Calibri" w:hAnsi="Calibri" w:cs="Times New Roman"/>
          <w:i/>
          <w:iCs/>
          <w:noProof/>
          <w:szCs w:val="24"/>
        </w:rPr>
        <w:t>Science (New York, N.Y.)</w:t>
      </w:r>
      <w:r w:rsidRPr="00850126">
        <w:rPr>
          <w:rFonts w:ascii="Calibri" w:hAnsi="Calibri" w:cs="Times New Roman"/>
          <w:noProof/>
          <w:szCs w:val="24"/>
        </w:rPr>
        <w:t>, 325(5941), pp.714–8. Available at: http://www.ncbi.nlm.nih.gov/pubmed/19661422 [Accessed October 29, 2012].</w:t>
      </w:r>
    </w:p>
    <w:p w14:paraId="213D6E0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850126">
        <w:rPr>
          <w:rFonts w:ascii="Calibri" w:hAnsi="Calibri" w:cs="Times New Roman"/>
          <w:i/>
          <w:iCs/>
          <w:noProof/>
          <w:szCs w:val="24"/>
        </w:rPr>
        <w:t>BMC Medical Genomics</w:t>
      </w:r>
      <w:r w:rsidRPr="00850126">
        <w:rPr>
          <w:rFonts w:ascii="Calibri" w:hAnsi="Calibri" w:cs="Times New Roman"/>
          <w:noProof/>
          <w:szCs w:val="24"/>
        </w:rPr>
        <w:t>, 7(1), p.48.</w:t>
      </w:r>
    </w:p>
    <w:p w14:paraId="4CB2D5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850126">
        <w:rPr>
          <w:rFonts w:ascii="Calibri" w:hAnsi="Calibri" w:cs="Times New Roman"/>
          <w:i/>
          <w:iCs/>
          <w:noProof/>
          <w:szCs w:val="24"/>
        </w:rPr>
        <w:t>Cell Systems</w:t>
      </w:r>
      <w:r w:rsidRPr="00850126">
        <w:rPr>
          <w:rFonts w:ascii="Calibri" w:hAnsi="Calibri" w:cs="Times New Roman"/>
          <w:noProof/>
          <w:szCs w:val="24"/>
        </w:rPr>
        <w:t>, 4(1), p.46–</w:t>
      </w:r>
      <w:r w:rsidRPr="00850126">
        <w:rPr>
          <w:rFonts w:ascii="Calibri" w:hAnsi="Calibri" w:cs="Times New Roman"/>
          <w:noProof/>
          <w:szCs w:val="24"/>
        </w:rPr>
        <w:lastRenderedPageBreak/>
        <w:t>59.e4.</w:t>
      </w:r>
    </w:p>
    <w:p w14:paraId="03BD98C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dwell, K.S. et al., 2006. Extreme population-dependent linkage disequilibrium detected in an inbreeding plant species, Hordeum vulgare. </w:t>
      </w:r>
      <w:r w:rsidRPr="00850126">
        <w:rPr>
          <w:rFonts w:ascii="Calibri" w:hAnsi="Calibri" w:cs="Times New Roman"/>
          <w:i/>
          <w:iCs/>
          <w:noProof/>
          <w:szCs w:val="24"/>
        </w:rPr>
        <w:t>Genetics</w:t>
      </w:r>
      <w:r w:rsidRPr="00850126">
        <w:rPr>
          <w:rFonts w:ascii="Calibri" w:hAnsi="Calibri" w:cs="Times New Roman"/>
          <w:noProof/>
          <w:szCs w:val="24"/>
        </w:rPr>
        <w:t>, 172(1), pp.557–567.</w:t>
      </w:r>
    </w:p>
    <w:p w14:paraId="1B9B1F8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stelletti, S. et al., 2014. A MITE transposon insertion is associated with differential methylation at the maize flowering time QTL Vgt1. </w:t>
      </w:r>
      <w:r w:rsidRPr="00850126">
        <w:rPr>
          <w:rFonts w:ascii="Calibri" w:hAnsi="Calibri" w:cs="Times New Roman"/>
          <w:i/>
          <w:iCs/>
          <w:noProof/>
          <w:szCs w:val="24"/>
        </w:rPr>
        <w:t>G3 (Bethesda, Md.)</w:t>
      </w:r>
      <w:r w:rsidRPr="00850126">
        <w:rPr>
          <w:rFonts w:ascii="Calibri" w:hAnsi="Calibri" w:cs="Times New Roman"/>
          <w:noProof/>
          <w:szCs w:val="24"/>
        </w:rPr>
        <w:t>, 4(5), pp.805–12. Available at: http://www.pubmedcentral.nih.gov/articlerender.fcgi?artid=4025479&amp;tool=pmcentrez&amp;rendertype=abstract [Accessed September 15, 2015].</w:t>
      </w:r>
    </w:p>
    <w:p w14:paraId="2916377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ao, D.-Y. et al., 2011. Sphingolipids in the Root Play an Important Role in Regulating the Leaf Ionome in Arabidopsis thaliana. </w:t>
      </w:r>
      <w:r w:rsidRPr="00850126">
        <w:rPr>
          <w:rFonts w:ascii="Calibri" w:hAnsi="Calibri" w:cs="Times New Roman"/>
          <w:i/>
          <w:iCs/>
          <w:noProof/>
          <w:szCs w:val="24"/>
        </w:rPr>
        <w:t>The Plant Cell</w:t>
      </w:r>
      <w:r w:rsidRPr="00850126">
        <w:rPr>
          <w:rFonts w:ascii="Calibri" w:hAnsi="Calibri" w:cs="Times New Roman"/>
          <w:noProof/>
          <w:szCs w:val="24"/>
        </w:rPr>
        <w:t>, 23(3), pp.1061–1081. Available at: http://www.plantcell.org/cgi/doi/10.1105/tpc.110.079095.</w:t>
      </w:r>
    </w:p>
    <w:p w14:paraId="545AC8D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ia, J.-M. et al., 2012. Maize HapMap2 identifies extant variation from a genome in flux. </w:t>
      </w:r>
      <w:r w:rsidRPr="00850126">
        <w:rPr>
          <w:rFonts w:ascii="Calibri" w:hAnsi="Calibri" w:cs="Times New Roman"/>
          <w:i/>
          <w:iCs/>
          <w:noProof/>
          <w:szCs w:val="24"/>
        </w:rPr>
        <w:t>Nature genetics</w:t>
      </w:r>
      <w:r w:rsidRPr="00850126">
        <w:rPr>
          <w:rFonts w:ascii="Calibri" w:hAnsi="Calibri" w:cs="Times New Roman"/>
          <w:noProof/>
          <w:szCs w:val="24"/>
        </w:rPr>
        <w:t>, 44(7), pp.803–7. Available at: http://www.ncbi.nlm.nih.gov/pubmed/22660545 [Accessed October 9, 2012].</w:t>
      </w:r>
    </w:p>
    <w:p w14:paraId="39D8B10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lark, R.M. et al., 2006. A distant upstream enhancer at the maize domestication gene tb1 has pleiotropic effects on plant and inflorescent architecture. </w:t>
      </w:r>
      <w:r w:rsidRPr="00850126">
        <w:rPr>
          <w:rFonts w:ascii="Calibri" w:hAnsi="Calibri" w:cs="Times New Roman"/>
          <w:i/>
          <w:iCs/>
          <w:noProof/>
          <w:szCs w:val="24"/>
        </w:rPr>
        <w:t>Nature genetics</w:t>
      </w:r>
      <w:r w:rsidRPr="00850126">
        <w:rPr>
          <w:rFonts w:ascii="Calibri" w:hAnsi="Calibri" w:cs="Times New Roman"/>
          <w:noProof/>
          <w:szCs w:val="24"/>
        </w:rPr>
        <w:t>, 38(5), pp.594–7. Available at: http://www.ncbi.nlm.nih.gov/pubmed/16642024 [Accessed August 6, 2015].</w:t>
      </w:r>
    </w:p>
    <w:p w14:paraId="490D601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ook, J.P. et al., 2012. Genetic architecture of maize kernel composition in the nested association mapping and inbred association panels. </w:t>
      </w:r>
      <w:r w:rsidRPr="00850126">
        <w:rPr>
          <w:rFonts w:ascii="Calibri" w:hAnsi="Calibri" w:cs="Times New Roman"/>
          <w:i/>
          <w:iCs/>
          <w:noProof/>
          <w:szCs w:val="24"/>
        </w:rPr>
        <w:t>Plant physiology</w:t>
      </w:r>
      <w:r w:rsidRPr="00850126">
        <w:rPr>
          <w:rFonts w:ascii="Calibri" w:hAnsi="Calibri" w:cs="Times New Roman"/>
          <w:noProof/>
          <w:szCs w:val="24"/>
        </w:rPr>
        <w:t>, 158(2), pp.824–34. Available at: http://www.ncbi.nlm.nih.gov/pubmed/22135431 [Accessed October 5, 2012].</w:t>
      </w:r>
    </w:p>
    <w:p w14:paraId="212B614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Davies, L. &amp; Gather, U., 2012. The Identification of Multiple Outliers. </w:t>
      </w:r>
      <w:r w:rsidRPr="00850126">
        <w:rPr>
          <w:rFonts w:ascii="Calibri" w:hAnsi="Calibri" w:cs="Times New Roman"/>
          <w:i/>
          <w:iCs/>
          <w:noProof/>
          <w:szCs w:val="24"/>
        </w:rPr>
        <w:t>Journal of the American Statistical Association</w:t>
      </w:r>
      <w:r w:rsidRPr="00850126">
        <w:rPr>
          <w:rFonts w:ascii="Calibri" w:hAnsi="Calibri" w:cs="Times New Roman"/>
          <w:noProof/>
          <w:szCs w:val="24"/>
        </w:rPr>
        <w:t>. Available at: http://www.tandfonline.com/doi/abs/10.1080/01621459.1993.10476339 [Accessed November 20, 2015].</w:t>
      </w:r>
    </w:p>
    <w:p w14:paraId="18402A0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Dongen, S. van, 2000. MCL: A Cluster Algoithm for Graphs.</w:t>
      </w:r>
    </w:p>
    <w:p w14:paraId="709A0A3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Elshire, R.J. et al., 2011. A robust, simple genotyping-by-sequencing (GBS) approach for high diversity species. </w:t>
      </w:r>
      <w:r w:rsidRPr="00850126">
        <w:rPr>
          <w:rFonts w:ascii="Calibri" w:hAnsi="Calibri" w:cs="Times New Roman"/>
          <w:i/>
          <w:iCs/>
          <w:noProof/>
          <w:szCs w:val="24"/>
        </w:rPr>
        <w:t>PloS one</w:t>
      </w:r>
      <w:r w:rsidRPr="00850126">
        <w:rPr>
          <w:rFonts w:ascii="Calibri" w:hAnsi="Calibri" w:cs="Times New Roman"/>
          <w:noProof/>
          <w:szCs w:val="24"/>
        </w:rPr>
        <w:t>, 6(5), p.e19379. Available at: http://www.pubmedcentral.nih.gov/articlerender.fcgi?artid=3087801&amp;tool=pmcentrez&amp;rendertype=abstract [Accessed July 9, 2014].</w:t>
      </w:r>
    </w:p>
    <w:p w14:paraId="6086C37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850126">
        <w:rPr>
          <w:rFonts w:ascii="Calibri" w:hAnsi="Calibri" w:cs="Times New Roman"/>
          <w:i/>
          <w:iCs/>
          <w:noProof/>
          <w:szCs w:val="24"/>
        </w:rPr>
        <w:t>The Plant Cell</w:t>
      </w:r>
      <w:r w:rsidRPr="00850126">
        <w:rPr>
          <w:rFonts w:ascii="Calibri" w:hAnsi="Calibri" w:cs="Times New Roman"/>
          <w:noProof/>
          <w:szCs w:val="24"/>
        </w:rPr>
        <w:t>, 27(October), p.tpc.15.00394. Available at: http://www.plantcell.org/lookup/doi/10.1105/tpc.15.00394.</w:t>
      </w:r>
    </w:p>
    <w:p w14:paraId="2D064E4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u, J. et al., 2016. A Tandem Array of </w:t>
      </w:r>
      <w:r w:rsidRPr="00850126">
        <w:rPr>
          <w:rFonts w:ascii="Calibri" w:hAnsi="Calibri" w:cs="Times New Roman"/>
          <w:i/>
          <w:iCs/>
          <w:noProof/>
          <w:szCs w:val="24"/>
        </w:rPr>
        <w:t>ent</w:t>
      </w:r>
      <w:r w:rsidRPr="00850126">
        <w:rPr>
          <w:rFonts w:ascii="Calibri" w:hAnsi="Calibri" w:cs="Times New Roman"/>
          <w:noProof/>
          <w:szCs w:val="24"/>
        </w:rPr>
        <w:t xml:space="preserve"> -Kaurene Synthases in Maize with Roles in Gibberellin and More Specialized Metabolism. </w:t>
      </w:r>
      <w:r w:rsidRPr="00850126">
        <w:rPr>
          <w:rFonts w:ascii="Calibri" w:hAnsi="Calibri" w:cs="Times New Roman"/>
          <w:i/>
          <w:iCs/>
          <w:noProof/>
          <w:szCs w:val="24"/>
        </w:rPr>
        <w:t>Plant Physiology</w:t>
      </w:r>
      <w:r w:rsidRPr="00850126">
        <w:rPr>
          <w:rFonts w:ascii="Calibri" w:hAnsi="Calibri" w:cs="Times New Roman"/>
          <w:noProof/>
          <w:szCs w:val="24"/>
        </w:rPr>
        <w:t>, 170(2), pp.742–751.</w:t>
      </w:r>
    </w:p>
    <w:p w14:paraId="65F5D8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hazalpour, A. et al., 2006. Integrating genetic and network analysis to characterize genes related to mouse weight. G. Gibson, ed. </w:t>
      </w:r>
      <w:r w:rsidRPr="00850126">
        <w:rPr>
          <w:rFonts w:ascii="Calibri" w:hAnsi="Calibri" w:cs="Times New Roman"/>
          <w:i/>
          <w:iCs/>
          <w:noProof/>
          <w:szCs w:val="24"/>
        </w:rPr>
        <w:t>PLoS genetics</w:t>
      </w:r>
      <w:r w:rsidRPr="00850126">
        <w:rPr>
          <w:rFonts w:ascii="Calibri" w:hAnsi="Calibri" w:cs="Times New Roman"/>
          <w:noProof/>
          <w:szCs w:val="24"/>
        </w:rPr>
        <w:t>, 2(8), p.e130. Available at: http://dx.plos.org/10.1371/journal.pgen.0020130 [Accessed April 29, 2014].</w:t>
      </w:r>
    </w:p>
    <w:p w14:paraId="238556D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ore, M. a et al., 2009. A first-generation haplotype map of maize. </w:t>
      </w:r>
      <w:r w:rsidRPr="00850126">
        <w:rPr>
          <w:rFonts w:ascii="Calibri" w:hAnsi="Calibri" w:cs="Times New Roman"/>
          <w:i/>
          <w:iCs/>
          <w:noProof/>
          <w:szCs w:val="24"/>
        </w:rPr>
        <w:t>Science (New York, N.Y.)</w:t>
      </w:r>
      <w:r w:rsidRPr="00850126">
        <w:rPr>
          <w:rFonts w:ascii="Calibri" w:hAnsi="Calibri" w:cs="Times New Roman"/>
          <w:noProof/>
          <w:szCs w:val="24"/>
        </w:rPr>
        <w:t>, 326(5956), pp.1115–7. Available at: http://www.ncbi.nlm.nih.gov/pubmed/19965431 [Accessed June 10, 2011].</w:t>
      </w:r>
    </w:p>
    <w:p w14:paraId="4D6207B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uerinot, M. Lou &amp; Salt, D.E., 2017. Fortified Foods and Phytoremediation . Two Sides of the Same Coin </w:t>
      </w:r>
      <w:r w:rsidRPr="00850126">
        <w:rPr>
          <w:rFonts w:ascii="Calibri" w:hAnsi="Calibri" w:cs="Times New Roman"/>
          <w:noProof/>
          <w:szCs w:val="24"/>
        </w:rPr>
        <w:lastRenderedPageBreak/>
        <w:t>1. , 3755.</w:t>
      </w:r>
    </w:p>
    <w:p w14:paraId="44CFEB5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arris, M. a et al., 2004. The Gene Ontology (GO) database and informatics resource. </w:t>
      </w:r>
      <w:r w:rsidRPr="00850126">
        <w:rPr>
          <w:rFonts w:ascii="Calibri" w:hAnsi="Calibri" w:cs="Times New Roman"/>
          <w:i/>
          <w:iCs/>
          <w:noProof/>
          <w:szCs w:val="24"/>
        </w:rPr>
        <w:t>Nucleic acids research</w:t>
      </w:r>
      <w:r w:rsidRPr="00850126">
        <w:rPr>
          <w:rFonts w:ascii="Calibri" w:hAnsi="Calibri" w:cs="Times New Roman"/>
          <w:noProof/>
          <w:szCs w:val="24"/>
        </w:rPr>
        <w:t>, 32(Database issue), pp.D258-61. Available at: http://www.pubmedcentral.nih.gov/articlerender.fcgi?artid=308770&amp;tool=pmcentrez&amp;rendertype=abstract [Accessed October 10, 2012].</w:t>
      </w:r>
    </w:p>
    <w:p w14:paraId="7784A1A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irsch, C.N. et al., 2014. Insights into the maize pan-genome and pan-transcriptome. </w:t>
      </w:r>
      <w:r w:rsidRPr="00850126">
        <w:rPr>
          <w:rFonts w:ascii="Calibri" w:hAnsi="Calibri" w:cs="Times New Roman"/>
          <w:i/>
          <w:iCs/>
          <w:noProof/>
          <w:szCs w:val="24"/>
        </w:rPr>
        <w:t>The Plant cell</w:t>
      </w:r>
      <w:r w:rsidRPr="00850126">
        <w:rPr>
          <w:rFonts w:ascii="Calibri" w:hAnsi="Calibri" w:cs="Times New Roman"/>
          <w:noProof/>
          <w:szCs w:val="24"/>
        </w:rPr>
        <w:t>, 26(1), pp.121–35. Available at: http://www.plantcell.org/content/early/2014/01/31/tpc.113.119982.abstract [Accessed July 14, 2014].</w:t>
      </w:r>
    </w:p>
    <w:p w14:paraId="363B5C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850126">
        <w:rPr>
          <w:rFonts w:ascii="Calibri" w:hAnsi="Calibri" w:cs="Times New Roman"/>
          <w:i/>
          <w:iCs/>
          <w:noProof/>
          <w:szCs w:val="24"/>
        </w:rPr>
        <w:t>Heredity</w:t>
      </w:r>
      <w:r w:rsidRPr="00850126">
        <w:rPr>
          <w:rFonts w:ascii="Calibri" w:hAnsi="Calibri" w:cs="Times New Roman"/>
          <w:noProof/>
          <w:szCs w:val="24"/>
        </w:rPr>
        <w:t>, 108(5), pp.490–9. Available at: http://www.pubmedcentral.nih.gov/articlerender.fcgi?artid=3330692&amp;tool=pmcentrez&amp;rendertype=abstract [Accessed November 20, 2015].</w:t>
      </w:r>
    </w:p>
    <w:p w14:paraId="1E609D7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im, D., 2015. Methods of integrating data to uncover genotype – phenotype interactions. </w:t>
      </w:r>
      <w:r w:rsidRPr="00850126">
        <w:rPr>
          <w:rFonts w:ascii="Calibri" w:hAnsi="Calibri" w:cs="Times New Roman"/>
          <w:i/>
          <w:iCs/>
          <w:noProof/>
          <w:szCs w:val="24"/>
        </w:rPr>
        <w:t>Nature Publishing Group</w:t>
      </w:r>
      <w:r w:rsidRPr="00850126">
        <w:rPr>
          <w:rFonts w:ascii="Calibri" w:hAnsi="Calibri" w:cs="Times New Roman"/>
          <w:noProof/>
          <w:szCs w:val="24"/>
        </w:rPr>
        <w:t>, 16(2), pp.85–97. Available at: http://dx.doi.org/10.1038/nrg3868.</w:t>
      </w:r>
    </w:p>
    <w:p w14:paraId="7B86A96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ump, K.L. et al., 2011. Genome-wide association study of quantitative resistance to southern leaf blight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63–168. Available at: http://www.nature.com/doifinder/10.1038/ng.747.</w:t>
      </w:r>
    </w:p>
    <w:p w14:paraId="781E1B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awrence, C.J. et al., 2004. MaizeGDB, the community database for maize genetics and genomics. </w:t>
      </w:r>
      <w:r w:rsidRPr="00850126">
        <w:rPr>
          <w:rFonts w:ascii="Calibri" w:hAnsi="Calibri" w:cs="Times New Roman"/>
          <w:i/>
          <w:iCs/>
          <w:noProof/>
          <w:szCs w:val="24"/>
        </w:rPr>
        <w:t>Nucleic acids research</w:t>
      </w:r>
      <w:r w:rsidRPr="00850126">
        <w:rPr>
          <w:rFonts w:ascii="Calibri" w:hAnsi="Calibri" w:cs="Times New Roman"/>
          <w:noProof/>
          <w:szCs w:val="24"/>
        </w:rPr>
        <w:t>, 32(Database issue), pp.D393-7. Available at: http://www.pubmedcentral.nih.gov/articlerender.fcgi?artid=308746&amp;tool=pmcentrez&amp;rendertype=abstract [Accessed October 30, 2012].</w:t>
      </w:r>
    </w:p>
    <w:p w14:paraId="3617AEE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H. &amp; Durbin, R., 2009. Fast and accurate short read alignment with Burrows-Wheeler transform. </w:t>
      </w:r>
      <w:r w:rsidRPr="00850126">
        <w:rPr>
          <w:rFonts w:ascii="Calibri" w:hAnsi="Calibri" w:cs="Times New Roman"/>
          <w:i/>
          <w:iCs/>
          <w:noProof/>
          <w:szCs w:val="24"/>
        </w:rPr>
        <w:t>Bioinformatics (Oxford, England)</w:t>
      </w:r>
      <w:r w:rsidRPr="00850126">
        <w:rPr>
          <w:rFonts w:ascii="Calibri" w:hAnsi="Calibri" w:cs="Times New Roman"/>
          <w:noProof/>
          <w:szCs w:val="24"/>
        </w:rPr>
        <w:t>, 25(14), pp.1754–60. Available at: http://www.pubmedcentral.nih.gov/articlerender.fcgi?artid=2705234&amp;tool=pmcentrez&amp;rendertype=abstract [Accessed July 9, 2014].</w:t>
      </w:r>
    </w:p>
    <w:p w14:paraId="459DE10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M. et al., 2008. Modifying the DPClus algorithm for identifying protein complexes based on new topological structures. </w:t>
      </w:r>
      <w:r w:rsidRPr="00850126">
        <w:rPr>
          <w:rFonts w:ascii="Calibri" w:hAnsi="Calibri" w:cs="Times New Roman"/>
          <w:i/>
          <w:iCs/>
          <w:noProof/>
          <w:szCs w:val="24"/>
        </w:rPr>
        <w:t>BMC bioinformatics</w:t>
      </w:r>
      <w:r w:rsidRPr="00850126">
        <w:rPr>
          <w:rFonts w:ascii="Calibri" w:hAnsi="Calibri" w:cs="Times New Roman"/>
          <w:noProof/>
          <w:szCs w:val="24"/>
        </w:rPr>
        <w:t>, 9(1), p.398. Available at: http://bmcbioinformatics.biomedcentral.com/articles/10.1186/1471-2105-9-398 [Accessed April 28, 2016].</w:t>
      </w:r>
    </w:p>
    <w:p w14:paraId="54CDE4B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ndgreen, S., 2012. AdapterRemoval: easy cleaning of next-generation sequencing reads. </w:t>
      </w:r>
      <w:r w:rsidRPr="00850126">
        <w:rPr>
          <w:rFonts w:ascii="Calibri" w:hAnsi="Calibri" w:cs="Times New Roman"/>
          <w:i/>
          <w:iCs/>
          <w:noProof/>
          <w:szCs w:val="24"/>
        </w:rPr>
        <w:t>BMC research notes</w:t>
      </w:r>
      <w:r w:rsidRPr="00850126">
        <w:rPr>
          <w:rFonts w:ascii="Calibri" w:hAnsi="Calibri" w:cs="Times New Roman"/>
          <w:noProof/>
          <w:szCs w:val="24"/>
        </w:rPr>
        <w:t>, 5(1), p.337. Available at: http://www.biomedcentral.com/1756-0500/5/337 [Accessed September 4, 2015].</w:t>
      </w:r>
    </w:p>
    <w:p w14:paraId="79CB216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ouwers, M. et al., 2009. Tissue- and expression level-specific chromatin looping at maize b1 epialleles. </w:t>
      </w:r>
      <w:r w:rsidRPr="00850126">
        <w:rPr>
          <w:rFonts w:ascii="Calibri" w:hAnsi="Calibri" w:cs="Times New Roman"/>
          <w:i/>
          <w:iCs/>
          <w:noProof/>
          <w:szCs w:val="24"/>
        </w:rPr>
        <w:t>The Plant cell</w:t>
      </w:r>
      <w:r w:rsidRPr="00850126">
        <w:rPr>
          <w:rFonts w:ascii="Calibri" w:hAnsi="Calibri" w:cs="Times New Roman"/>
          <w:noProof/>
          <w:szCs w:val="24"/>
        </w:rPr>
        <w:t>, 21(3), pp.832–42. Available at: http://www.pubmedcentral.nih.gov/articlerender.fcgi?artid=2671708&amp;tool=pmcentrez&amp;rendertype=abstract [Accessed September 13, 2015].</w:t>
      </w:r>
    </w:p>
    <w:p w14:paraId="00CD7B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cMullen, M.D. et al., 2009. Genetic properties of the maize nested association mapping population. </w:t>
      </w:r>
      <w:r w:rsidRPr="00850126">
        <w:rPr>
          <w:rFonts w:ascii="Calibri" w:hAnsi="Calibri" w:cs="Times New Roman"/>
          <w:i/>
          <w:iCs/>
          <w:noProof/>
          <w:szCs w:val="24"/>
        </w:rPr>
        <w:t>Science (New York, N.Y.)</w:t>
      </w:r>
      <w:r w:rsidRPr="00850126">
        <w:rPr>
          <w:rFonts w:ascii="Calibri" w:hAnsi="Calibri" w:cs="Times New Roman"/>
          <w:noProof/>
          <w:szCs w:val="24"/>
        </w:rPr>
        <w:t>, 325(5941), pp.737–40. Available at: http://www.ncbi.nlm.nih.gov/pubmed/19661427 [Accessed October 29, 2012].</w:t>
      </w:r>
    </w:p>
    <w:p w14:paraId="65F7A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lastRenderedPageBreak/>
        <w:t xml:space="preserve">Mochida, K. et al., 2011. Global landscape of a co-expressed gene network in barley and its application to gene discovery in Triticeae crops. </w:t>
      </w:r>
      <w:r w:rsidRPr="00850126">
        <w:rPr>
          <w:rFonts w:ascii="Calibri" w:hAnsi="Calibri" w:cs="Times New Roman"/>
          <w:i/>
          <w:iCs/>
          <w:noProof/>
          <w:szCs w:val="24"/>
        </w:rPr>
        <w:t>Plant &amp; cell physiology</w:t>
      </w:r>
      <w:r w:rsidRPr="00850126">
        <w:rPr>
          <w:rFonts w:ascii="Calibri" w:hAnsi="Calibri" w:cs="Times New Roman"/>
          <w:noProof/>
          <w:szCs w:val="24"/>
        </w:rPr>
        <w:t>, 52(5), pp.785–803. Available at: http://www.pubmedcentral.nih.gov/articlerender.fcgi?artid=3093127&amp;tool=pmcentrez&amp;rendertype=abstract [Accessed August 15, 2011].</w:t>
      </w:r>
    </w:p>
    <w:p w14:paraId="69070D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orrell, P.L. et al., 2005. Low levels of linkage disequilibrium in wild barley (Hordeum vulgare ssp. spontaneum) despite high rates of self-fertilization.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2(7), pp.2442–2447.</w:t>
      </w:r>
    </w:p>
    <w:p w14:paraId="4EA2154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bayashi, T. et al., 2014. ATTED-II in 2014: Evaluation of Gene Coexpression in Agriculturally Important Plants. </w:t>
      </w:r>
      <w:r w:rsidRPr="00850126">
        <w:rPr>
          <w:rFonts w:ascii="Calibri" w:hAnsi="Calibri" w:cs="Times New Roman"/>
          <w:i/>
          <w:iCs/>
          <w:noProof/>
          <w:szCs w:val="24"/>
        </w:rPr>
        <w:t>Plant and Cell Physiology</w:t>
      </w:r>
      <w:r w:rsidRPr="00850126">
        <w:rPr>
          <w:rFonts w:ascii="Calibri" w:hAnsi="Calibri" w:cs="Times New Roman"/>
          <w:noProof/>
          <w:szCs w:val="24"/>
        </w:rPr>
        <w:t>, 55(1), pp.e6–e6. Available at: http://pcp.oxfordjournals.org/cgi/doi/10.1093/pcp/pct178.</w:t>
      </w:r>
    </w:p>
    <w:p w14:paraId="3B181FF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850126">
        <w:rPr>
          <w:rFonts w:ascii="Calibri" w:hAnsi="Calibri" w:cs="Times New Roman"/>
          <w:i/>
          <w:iCs/>
          <w:noProof/>
          <w:szCs w:val="24"/>
        </w:rPr>
        <w:t>DNA research : an international journal for rapid publication of reports on genes and genomes</w:t>
      </w:r>
      <w:r w:rsidRPr="00850126">
        <w:rPr>
          <w:rFonts w:ascii="Calibri" w:hAnsi="Calibri" w:cs="Times New Roman"/>
          <w:noProof/>
          <w:szCs w:val="24"/>
        </w:rPr>
        <w:t>, 17(2), pp.105–16. Available at: http://www.pubmedcentral.nih.gov/articlerender.fcgi?artid=2853382&amp;tool=pmcentrez&amp;rendertype=abstract [Accessed April 16, 2016].</w:t>
      </w:r>
    </w:p>
    <w:p w14:paraId="278E026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Peiffer, J.A. et al., 2014. The Genetic Architecture of Maize Height. </w:t>
      </w:r>
      <w:r w:rsidRPr="00850126">
        <w:rPr>
          <w:rFonts w:ascii="Calibri" w:hAnsi="Calibri" w:cs="Times New Roman"/>
          <w:i/>
          <w:iCs/>
          <w:noProof/>
          <w:szCs w:val="24"/>
        </w:rPr>
        <w:t>Genetics</w:t>
      </w:r>
      <w:r w:rsidRPr="00850126">
        <w:rPr>
          <w:rFonts w:ascii="Calibri" w:hAnsi="Calibri" w:cs="Times New Roman"/>
          <w:noProof/>
          <w:szCs w:val="24"/>
        </w:rPr>
        <w:t>. Available at: http://www.ncbi.nlm.nih.gov/pubmed/24514905 [Accessed March 19, 2014].</w:t>
      </w:r>
    </w:p>
    <w:p w14:paraId="0DFFA0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850126">
        <w:rPr>
          <w:rFonts w:ascii="Calibri" w:hAnsi="Calibri" w:cs="Times New Roman"/>
          <w:i/>
          <w:iCs/>
          <w:noProof/>
          <w:szCs w:val="24"/>
        </w:rPr>
        <w:t>Journal of Biological Chemistry</w:t>
      </w:r>
      <w:r w:rsidRPr="00850126">
        <w:rPr>
          <w:rFonts w:ascii="Calibri" w:hAnsi="Calibri" w:cs="Times New Roman"/>
          <w:noProof/>
          <w:szCs w:val="24"/>
        </w:rPr>
        <w:t>, 287(25), pp.21406–21415.</w:t>
      </w:r>
    </w:p>
    <w:p w14:paraId="22C13D1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arkar, N.K., Kim, Y.-K. &amp; Grover, A., 2014. Coexpression network analysis associated with call of rice seedlings for encountering heat stress. </w:t>
      </w:r>
      <w:r w:rsidRPr="00850126">
        <w:rPr>
          <w:rFonts w:ascii="Calibri" w:hAnsi="Calibri" w:cs="Times New Roman"/>
          <w:i/>
          <w:iCs/>
          <w:noProof/>
          <w:szCs w:val="24"/>
        </w:rPr>
        <w:t>Plant Molecular Biology</w:t>
      </w:r>
      <w:r w:rsidRPr="00850126">
        <w:rPr>
          <w:rFonts w:ascii="Calibri" w:hAnsi="Calibri" w:cs="Times New Roman"/>
          <w:noProof/>
          <w:szCs w:val="24"/>
        </w:rPr>
        <w:t>, 84(1–2), pp.125–143.</w:t>
      </w:r>
    </w:p>
    <w:p w14:paraId="6A5078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et a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w:t>
      </w:r>
    </w:p>
    <w:p w14:paraId="2C1BC5B3"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 p.99193.</w:t>
      </w:r>
    </w:p>
    <w:p w14:paraId="407C3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850126">
        <w:rPr>
          <w:rFonts w:ascii="Calibri" w:hAnsi="Calibri" w:cs="Times New Roman"/>
          <w:i/>
          <w:iCs/>
          <w:noProof/>
          <w:szCs w:val="24"/>
        </w:rPr>
        <w:t>PLoS ONE</w:t>
      </w:r>
      <w:r w:rsidRPr="00850126">
        <w:rPr>
          <w:rFonts w:ascii="Calibri" w:hAnsi="Calibri" w:cs="Times New Roman"/>
          <w:noProof/>
          <w:szCs w:val="24"/>
        </w:rPr>
        <w:t>, 9(6), p.99193. Available at: http://dx.plos.org/10.1371/journal.pone.0099193 [Accessed June 7, 2016].</w:t>
      </w:r>
    </w:p>
    <w:p w14:paraId="788F48A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Michno, J.-M. &amp; Myers, C.L., 2016. Unraveling gene function in agricultural species using gene co-expression networks. </w:t>
      </w:r>
      <w:r w:rsidRPr="00850126">
        <w:rPr>
          <w:rFonts w:ascii="Calibri" w:hAnsi="Calibri" w:cs="Times New Roman"/>
          <w:i/>
          <w:iCs/>
          <w:noProof/>
          <w:szCs w:val="24"/>
        </w:rPr>
        <w:t>Biochimica et Biophysica Acta - Gene Regulatory Mechanisms</w:t>
      </w:r>
      <w:r w:rsidRPr="00850126">
        <w:rPr>
          <w:rFonts w:ascii="Calibri" w:hAnsi="Calibri" w:cs="Times New Roman"/>
          <w:noProof/>
          <w:szCs w:val="24"/>
        </w:rPr>
        <w:t>.</w:t>
      </w:r>
    </w:p>
    <w:p w14:paraId="2BE23E0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ubert, M. et al., 2014. Characterization of ancient and modern genomes by SNP detection and phylogenomic and metagenomic analysis using PALEOMIX. </w:t>
      </w:r>
      <w:r w:rsidRPr="00850126">
        <w:rPr>
          <w:rFonts w:ascii="Calibri" w:hAnsi="Calibri" w:cs="Times New Roman"/>
          <w:i/>
          <w:iCs/>
          <w:noProof/>
          <w:szCs w:val="24"/>
        </w:rPr>
        <w:t>Nature protocols</w:t>
      </w:r>
      <w:r w:rsidRPr="00850126">
        <w:rPr>
          <w:rFonts w:ascii="Calibri" w:hAnsi="Calibri" w:cs="Times New Roman"/>
          <w:noProof/>
          <w:szCs w:val="24"/>
        </w:rPr>
        <w:t>, 9(5), pp.1056–82. Available at: http://www.ncbi.nlm.nih.gov/pubmed/24722405.</w:t>
      </w:r>
    </w:p>
    <w:p w14:paraId="2173526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telpflug, S.C. et al., 2015. An expanded maize gene expression atlas based on RNA-sequencing and its use to explore root development. </w:t>
      </w:r>
      <w:r w:rsidRPr="00850126">
        <w:rPr>
          <w:rFonts w:ascii="Calibri" w:hAnsi="Calibri" w:cs="Times New Roman"/>
          <w:i/>
          <w:iCs/>
          <w:noProof/>
          <w:szCs w:val="24"/>
        </w:rPr>
        <w:t>The Plant Genome</w:t>
      </w:r>
      <w:r w:rsidRPr="00850126">
        <w:rPr>
          <w:rFonts w:ascii="Calibri" w:hAnsi="Calibri" w:cs="Times New Roman"/>
          <w:noProof/>
          <w:szCs w:val="24"/>
        </w:rPr>
        <w:t>, (608), pp.314–362.</w:t>
      </w:r>
    </w:p>
    <w:p w14:paraId="602D703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wanson-Wagner, R. et al., 2012. Reshaping of the maize transcriptome by domestication. </w:t>
      </w:r>
      <w:r w:rsidRPr="00850126">
        <w:rPr>
          <w:rFonts w:ascii="Calibri" w:hAnsi="Calibri" w:cs="Times New Roman"/>
          <w:i/>
          <w:iCs/>
          <w:noProof/>
          <w:szCs w:val="24"/>
        </w:rPr>
        <w:t>PNAS</w:t>
      </w:r>
      <w:r w:rsidRPr="00850126">
        <w:rPr>
          <w:rFonts w:ascii="Calibri" w:hAnsi="Calibri" w:cs="Times New Roman"/>
          <w:noProof/>
          <w:szCs w:val="24"/>
        </w:rPr>
        <w:t xml:space="preserve">, 109(29), pp.11878–11883. Available at: http://www.pnas.org/cgi/doi/10.1073/pnas.1201961109 [Accessed </w:t>
      </w:r>
      <w:r w:rsidRPr="00850126">
        <w:rPr>
          <w:rFonts w:ascii="Calibri" w:hAnsi="Calibri" w:cs="Times New Roman"/>
          <w:noProof/>
          <w:szCs w:val="24"/>
        </w:rPr>
        <w:lastRenderedPageBreak/>
        <w:t>June 7, 2016].</w:t>
      </w:r>
    </w:p>
    <w:p w14:paraId="4A37DC2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Taşan, M. et al., 2014. Selecting causal genes from genome-wide association studies via functionally coherent subnetworks. , 12(2).</w:t>
      </w:r>
    </w:p>
    <w:p w14:paraId="5C05B80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Tian, F. et al., 2011. Genome-wide association study of leaf architecture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59–62. Available at: http://www.ncbi.nlm.nih.gov/pubmed/21217756 [Accessed October 29, 2012].</w:t>
      </w:r>
    </w:p>
    <w:p w14:paraId="6270F785"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USDA, 2016. </w:t>
      </w:r>
      <w:r w:rsidRPr="00850126">
        <w:rPr>
          <w:rFonts w:ascii="Calibri" w:hAnsi="Calibri" w:cs="Times New Roman"/>
          <w:i/>
          <w:iCs/>
          <w:noProof/>
          <w:szCs w:val="24"/>
        </w:rPr>
        <w:t>Crop Production 2015 Summary</w:t>
      </w:r>
      <w:r w:rsidRPr="00850126">
        <w:rPr>
          <w:rFonts w:ascii="Calibri" w:hAnsi="Calibri" w:cs="Times New Roman"/>
          <w:noProof/>
          <w:szCs w:val="24"/>
        </w:rPr>
        <w:t>,</w:t>
      </w:r>
    </w:p>
    <w:p w14:paraId="22D49E8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Valdar, W. et al., 2009. Mapping in structured populations by resample model averaging. </w:t>
      </w:r>
      <w:r w:rsidRPr="00850126">
        <w:rPr>
          <w:rFonts w:ascii="Calibri" w:hAnsi="Calibri" w:cs="Times New Roman"/>
          <w:i/>
          <w:iCs/>
          <w:noProof/>
          <w:szCs w:val="24"/>
        </w:rPr>
        <w:t>Genetics</w:t>
      </w:r>
      <w:r w:rsidRPr="00850126">
        <w:rPr>
          <w:rFonts w:ascii="Calibri" w:hAnsi="Calibri" w:cs="Times New Roman"/>
          <w:noProof/>
          <w:szCs w:val="24"/>
        </w:rPr>
        <w:t>, 182(4), pp.1263–77. Available at: http://www.genetics.org/content/182/4/1263.long [Accessed August 6, 2015].</w:t>
      </w:r>
    </w:p>
    <w:p w14:paraId="51D1980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allace, J.G. et al., 2014. Association mapping across numerous traits reveals patterns of functional variation in maize. </w:t>
      </w:r>
      <w:r w:rsidRPr="00850126">
        <w:rPr>
          <w:rFonts w:ascii="Calibri" w:hAnsi="Calibri" w:cs="Times New Roman"/>
          <w:i/>
          <w:iCs/>
          <w:noProof/>
          <w:szCs w:val="24"/>
        </w:rPr>
        <w:t>PLoS genetics</w:t>
      </w:r>
      <w:r w:rsidRPr="00850126">
        <w:rPr>
          <w:rFonts w:ascii="Calibri" w:hAnsi="Calibri" w:cs="Times New Roman"/>
          <w:noProof/>
          <w:szCs w:val="24"/>
        </w:rPr>
        <w:t>, 10(12), p.e1004845. Available at: http://journals.plos.org/plosgenetics/article?id=10.1371/journal.pgen.1004845 [Accessed September 24, 2015].</w:t>
      </w:r>
    </w:p>
    <w:p w14:paraId="70C1095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inkler, R.G. &amp; Freeling, M., 1994. Physiological genetics of the dominant gibberellin-nonresponsive maize dwarfs, Dwart8 and Dwart9. </w:t>
      </w:r>
      <w:r w:rsidRPr="00850126">
        <w:rPr>
          <w:rFonts w:ascii="Calibri" w:hAnsi="Calibri" w:cs="Times New Roman"/>
          <w:i/>
          <w:iCs/>
          <w:noProof/>
          <w:szCs w:val="24"/>
        </w:rPr>
        <w:t>Planta</w:t>
      </w:r>
      <w:r w:rsidRPr="00850126">
        <w:rPr>
          <w:rFonts w:ascii="Calibri" w:hAnsi="Calibri" w:cs="Times New Roman"/>
          <w:noProof/>
          <w:szCs w:val="24"/>
        </w:rPr>
        <w:t>, 193, pp.341–348.</w:t>
      </w:r>
    </w:p>
    <w:p w14:paraId="38916564"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olfe, C.J., Kohane, I.S. &amp; Butte, A.J., 2005. Systematic survey reveals general applicability of “guilt-by-association” within gene coexpression networks. </w:t>
      </w:r>
      <w:r w:rsidRPr="00850126">
        <w:rPr>
          <w:rFonts w:ascii="Calibri" w:hAnsi="Calibri" w:cs="Times New Roman"/>
          <w:i/>
          <w:iCs/>
          <w:noProof/>
          <w:szCs w:val="24"/>
        </w:rPr>
        <w:t>BMC bioinformatics</w:t>
      </w:r>
      <w:r w:rsidRPr="00850126">
        <w:rPr>
          <w:rFonts w:ascii="Calibri" w:hAnsi="Calibri" w:cs="Times New Roman"/>
          <w:noProof/>
          <w:szCs w:val="24"/>
        </w:rPr>
        <w:t>, 6, p.227. Available at: http://www.pubmedcentral.nih.gov/articlerender.fcgi?artid=1239911&amp;tool=pmcentrez&amp;rendertype=abstract [Accessed April 8, 2016].</w:t>
      </w:r>
    </w:p>
    <w:p w14:paraId="3CEB8C1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ray, G.A., 2007. The evolutionary significance of cis-regulatory mutations. </w:t>
      </w:r>
      <w:r w:rsidRPr="00850126">
        <w:rPr>
          <w:rFonts w:ascii="Calibri" w:hAnsi="Calibri" w:cs="Times New Roman"/>
          <w:i/>
          <w:iCs/>
          <w:noProof/>
          <w:szCs w:val="24"/>
        </w:rPr>
        <w:t>Nature reviews. Genetics</w:t>
      </w:r>
      <w:r w:rsidRPr="00850126">
        <w:rPr>
          <w:rFonts w:ascii="Calibri" w:hAnsi="Calibri" w:cs="Times New Roman"/>
          <w:noProof/>
          <w:szCs w:val="24"/>
        </w:rPr>
        <w:t>, 8(3), pp.206–16. Available at: http://dx.doi.org/10.1038/nrg2063 [Accessed July 11, 2014].</w:t>
      </w:r>
    </w:p>
    <w:p w14:paraId="336B05C2" w14:textId="77777777" w:rsidR="00850126" w:rsidRPr="00850126" w:rsidRDefault="00850126" w:rsidP="00850126">
      <w:pPr>
        <w:widowControl w:val="0"/>
        <w:autoSpaceDE w:val="0"/>
        <w:autoSpaceDN w:val="0"/>
        <w:adjustRightInd w:val="0"/>
        <w:spacing w:line="240" w:lineRule="auto"/>
        <w:ind w:left="480" w:hanging="480"/>
        <w:rPr>
          <w:rFonts w:ascii="Calibri" w:hAnsi="Calibri"/>
          <w:noProof/>
        </w:rPr>
      </w:pPr>
      <w:r w:rsidRPr="00850126">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850126">
        <w:rPr>
          <w:rFonts w:ascii="Calibri" w:hAnsi="Calibri" w:cs="Times New Roman"/>
          <w:i/>
          <w:iCs/>
          <w:noProof/>
          <w:szCs w:val="24"/>
        </w:rPr>
        <w:t>BMC genomics</w:t>
      </w:r>
      <w:r w:rsidRPr="00850126">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126" w:name="_Ref447013206"/>
      <w:r>
        <w:t xml:space="preserve">Supp. </w:t>
      </w:r>
      <w:r w:rsidR="00DB7771">
        <w:t>Fig</w:t>
      </w:r>
      <w:r w:rsidR="0077751E">
        <w:t xml:space="preserve">. </w:t>
      </w:r>
      <w:r>
        <w:t>1</w:t>
      </w:r>
      <w:bookmarkStart w:id="127" w:name="_GoBack"/>
      <w:bookmarkEnd w:id="126"/>
      <w:bookmarkEnd w:id="127"/>
    </w:p>
    <w:p w14:paraId="517E8C0B" w14:textId="06C9C24C" w:rsidR="00DB7771" w:rsidRDefault="00DB7771" w:rsidP="006804EA">
      <w:pPr>
        <w:pStyle w:val="Heading3"/>
      </w:pPr>
      <w:r>
        <w:t>ZmPAN Network Health</w:t>
      </w:r>
    </w:p>
    <w:p w14:paraId="7ECF663F" w14:textId="6628AAA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rsidR="00E52AAC">
        <w:t xml:space="preserve"> network interaction Z-score distributions</w:t>
      </w:r>
      <w:r>
        <w:t xml:space="preserve">. </w:t>
      </w:r>
      <w:r w:rsidR="00683B1B">
        <w:rPr>
          <w:b/>
        </w:rPr>
        <w:t>(C</w:t>
      </w:r>
      <w:r w:rsidRPr="009E0D43">
        <w:rPr>
          <w:b/>
        </w:rPr>
        <w:t>)</w:t>
      </w:r>
      <w:r w:rsidRPr="0089736C">
        <w:t xml:space="preserve"> </w:t>
      </w:r>
      <w:r w:rsidR="00E52AAC">
        <w:t>E</w:t>
      </w:r>
      <w:r w:rsidR="00594F23">
        <w:t>mpirical density</w:t>
      </w:r>
      <w:r w:rsidR="00E52AAC">
        <w:t xml:space="preserve"> plot</w:t>
      </w:r>
      <w:r w:rsidR="00594F23">
        <w:t xml:space="preserve">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28" w:name="_Ref447013895"/>
      <w:r>
        <w:lastRenderedPageBreak/>
        <w:t xml:space="preserve">Supp. </w:t>
      </w:r>
      <w:r w:rsidR="00DB7771">
        <w:t>Fig</w:t>
      </w:r>
      <w:r w:rsidR="0077751E">
        <w:t>.</w:t>
      </w:r>
      <w:r>
        <w:t xml:space="preserve"> 2</w:t>
      </w:r>
      <w:bookmarkEnd w:id="128"/>
    </w:p>
    <w:p w14:paraId="53CDA2E9" w14:textId="108B3FE2" w:rsidR="00DB7771" w:rsidRPr="00DB7771" w:rsidRDefault="00DB7771" w:rsidP="006804EA">
      <w:pPr>
        <w:pStyle w:val="Heading3"/>
      </w:pPr>
      <w:r>
        <w:t>ZmSAM Network Health</w:t>
      </w:r>
    </w:p>
    <w:p w14:paraId="12EF9C77" w14:textId="7061A27F"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E52AAC">
        <w:t xml:space="preserve">Empirical </w:t>
      </w:r>
      <w:r w:rsidR="00534074">
        <w:t xml:space="preserve">density </w:t>
      </w:r>
      <w:r w:rsidR="00E52AAC">
        <w:t xml:space="preserve">plot </w:t>
      </w:r>
      <w:r w:rsidR="00534074">
        <w:t>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29" w:name="_Ref447015478"/>
      <w:r>
        <w:t>Supp. Fig</w:t>
      </w:r>
      <w:r w:rsidR="00412AFA">
        <w:t>.</w:t>
      </w:r>
      <w:r>
        <w:t xml:space="preserve"> 3</w:t>
      </w:r>
      <w:bookmarkEnd w:id="129"/>
    </w:p>
    <w:p w14:paraId="7941DEF7" w14:textId="727C4BA7" w:rsidR="00C50EC2" w:rsidRDefault="00C50EC2" w:rsidP="006804EA">
      <w:pPr>
        <w:pStyle w:val="Heading3"/>
      </w:pPr>
      <w:r>
        <w:t>ZmRoot Network Health</w:t>
      </w:r>
    </w:p>
    <w:p w14:paraId="6F13AF53" w14:textId="3F267D7D"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E52AAC">
        <w:t xml:space="preserve">Empirical </w:t>
      </w:r>
      <w:r w:rsidR="00534074">
        <w:t>density</w:t>
      </w:r>
      <w:r w:rsidR="00E52AAC">
        <w:t xml:space="preserve"> plot</w:t>
      </w:r>
      <w:r w:rsidR="00534074">
        <w:t xml:space="preserve">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30" w:name="_Ref447187909"/>
      <w:r>
        <w:t>Supp. Fig. 4</w:t>
      </w:r>
      <w:bookmarkEnd w:id="130"/>
    </w:p>
    <w:p w14:paraId="53CF461F" w14:textId="310A7134" w:rsidR="00857489" w:rsidRDefault="00380825" w:rsidP="006804EA">
      <w:pPr>
        <w:pStyle w:val="Heading3"/>
      </w:pPr>
      <w:r>
        <w:t xml:space="preserve">MCR </w:t>
      </w:r>
      <w:r w:rsidR="00E814FD">
        <w:t>supplemental figure</w:t>
      </w:r>
    </w:p>
    <w:p w14:paraId="28DBD5DB" w14:textId="64275787" w:rsidR="0020050D" w:rsidRDefault="00380825" w:rsidP="006804EA">
      <w:pPr>
        <w:pStyle w:val="Subtitle"/>
      </w:pPr>
      <w:commentRangeStart w:id="131"/>
      <w:r>
        <w:t>Panel (</w:t>
      </w:r>
      <w:commentRangeEnd w:id="131"/>
      <w:r w:rsidR="00817AB6">
        <w:rPr>
          <w:rStyle w:val="CommentReference"/>
          <w:rFonts w:eastAsiaTheme="minorHAnsi"/>
          <w:color w:val="auto"/>
          <w:spacing w:val="0"/>
        </w:rPr>
        <w:commentReference w:id="131"/>
      </w:r>
      <w:r>
        <w:t xml:space="preserve">A) </w:t>
      </w:r>
      <w:commentRangeStart w:id="132"/>
      <w:r>
        <w:t>shows that absolute number of GO terms that remain significantly co-</w:t>
      </w:r>
      <w:r w:rsidR="00C90C86">
        <w:t>expressed at varying levels of M</w:t>
      </w:r>
      <w:r>
        <w:t>CR in each network.</w:t>
      </w:r>
      <w:commentRangeEnd w:id="132"/>
      <w:r w:rsidR="00817AB6">
        <w:rPr>
          <w:rStyle w:val="CommentReference"/>
          <w:rFonts w:eastAsiaTheme="minorHAnsi"/>
          <w:color w:val="auto"/>
          <w:spacing w:val="0"/>
        </w:rPr>
        <w:commentReference w:id="132"/>
      </w:r>
      <w:r>
        <w:t xml:space="preserve"> Red curves show all GO terms with an initial co-expression p-value ≤ 0.05. Blue and purple curves show GO terms with either moderate or strong initial co-expression</w:t>
      </w:r>
      <w:r w:rsidR="00C90C86">
        <w:t xml:space="preserve"> (at MCR=0)</w:t>
      </w:r>
      <w:r>
        <w:t>. Panel</w:t>
      </w:r>
      <w:r w:rsidR="00E814FD">
        <w:t>s</w:t>
      </w:r>
      <w:r>
        <w:t xml:space="preserve"> (B</w:t>
      </w:r>
      <w:r w:rsidR="00E814FD">
        <w:t>-C</w:t>
      </w:r>
      <w:r>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33" w:name="_Ref470857301"/>
      <w:r>
        <w:t>Supp. Fig. 5</w:t>
      </w:r>
      <w:bookmarkEnd w:id="133"/>
    </w:p>
    <w:p w14:paraId="10948AB9" w14:textId="61358BA1" w:rsidR="002002F7" w:rsidRDefault="00E814FD" w:rsidP="006804EA">
      <w:pPr>
        <w:pStyle w:val="Heading3"/>
      </w:pPr>
      <w:r>
        <w:t>FCR supplemental figure</w:t>
      </w:r>
    </w:p>
    <w:p w14:paraId="210C7573" w14:textId="6E5E69B7" w:rsidR="00AC5717" w:rsidRDefault="00E814FD" w:rsidP="008D1BBA">
      <w:pPr>
        <w:pStyle w:val="Subtitle"/>
      </w:pPr>
      <w:r>
        <w:t xml:space="preserve">Panel (A) shows that absolute number of GO terms that remain significantly co-expressed at varying levels of FCR in each network. Red curves show all </w:t>
      </w:r>
      <w:r>
        <w:lastRenderedPageBreak/>
        <w:t>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t>n</w:t>
      </w:r>
      <w:r w:rsidR="008D1BBA">
        <w:t xml:space="preserve"> </w:t>
      </w:r>
      <w:r>
        <w:t>&lt;</w:t>
      </w:r>
      <w:r w:rsidR="008D1BBA">
        <w:t xml:space="preserve"> </w:t>
      </w:r>
      <w:r>
        <w:t>65), the blue curve shows medium sized GO terms (</w:t>
      </w:r>
      <w:r w:rsidR="008D1BBA">
        <w:t>65 ≤</w:t>
      </w:r>
      <w:r>
        <w:t xml:space="preserve"> n &lt; 80) and the purple curve shows large terms (</w:t>
      </w:r>
      <w:r w:rsidR="008D1BBA">
        <w:t>80 ≤</w:t>
      </w:r>
      <w:r>
        <w:t xml:space="preserve"> n &lt; 100).</w:t>
      </w:r>
    </w:p>
    <w:p w14:paraId="0578281D" w14:textId="6D0E1552" w:rsidR="00AC5717" w:rsidRDefault="00AC5717" w:rsidP="00D04EE5">
      <w:pPr>
        <w:pStyle w:val="Heading2"/>
      </w:pPr>
      <w:bookmarkStart w:id="134" w:name="_Ref481678956"/>
      <w:r>
        <w:t>Supp. Figure 6</w:t>
      </w:r>
      <w:bookmarkEnd w:id="134"/>
    </w:p>
    <w:p w14:paraId="6B0CF08D" w14:textId="76BA3F64" w:rsidR="000F3B6F" w:rsidRDefault="000F3B6F" w:rsidP="006804EA">
      <w:pPr>
        <w:pStyle w:val="Heading3"/>
      </w:pPr>
      <w:commentRangeStart w:id="135"/>
      <w:r>
        <w:t>Histograms of Pearson correlation coefficients between gene specific density and locality</w:t>
      </w:r>
      <w:commentRangeEnd w:id="135"/>
      <w:r w:rsidR="00817AB6">
        <w:rPr>
          <w:rStyle w:val="CommentReference"/>
          <w:rFonts w:asciiTheme="minorHAnsi" w:eastAsiaTheme="minorHAnsi" w:hAnsiTheme="minorHAnsi" w:cs="Arial"/>
          <w:color w:val="auto"/>
        </w:rPr>
        <w:commentReference w:id="135"/>
      </w:r>
    </w:p>
    <w:p w14:paraId="2C647BAD" w14:textId="163D8218" w:rsidR="000E781A" w:rsidRDefault="007A0C38" w:rsidP="006804EA">
      <w:pPr>
        <w:pStyle w:val="Subtitle"/>
      </w:pPr>
      <w:r>
        <w:t xml:space="preserve">Pearson correlation was measured between gene </w:t>
      </w:r>
      <w:r w:rsidR="00F674F3">
        <w:t>specific density and locality in eac</w:t>
      </w:r>
      <w:r w:rsidR="00E724A9">
        <w:t xml:space="preserve">h network. </w:t>
      </w:r>
      <w:r w:rsidR="008E52F5">
        <w:t>PCCs between metrics were compared by grouping s</w:t>
      </w:r>
      <w:r w:rsidR="00E724A9">
        <w:t>ets of</w:t>
      </w:r>
      <w:r w:rsidR="008E52F5">
        <w:t xml:space="preserve"> genes in either Ionome elements (e.g. Al, Fe, etc.) or </w:t>
      </w:r>
      <w:r w:rsidR="00A406E7">
        <w:t>GO Terms at 50,</w:t>
      </w:r>
      <w:r w:rsidR="007E2277">
        <w:t xml:space="preserve"> </w:t>
      </w:r>
      <w:r w:rsidR="00A406E7">
        <w:t xml:space="preserve">100 and 500 kb Window Size and 1,2, and 5 gene flank limits. </w:t>
      </w:r>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36" w:name="_Ref463332505"/>
      <w:r>
        <w:t>Supp</w:t>
      </w:r>
      <w:r w:rsidR="000A7CE0">
        <w:t>.</w:t>
      </w:r>
      <w:r>
        <w:t xml:space="preserve"> File 1</w:t>
      </w:r>
      <w:bookmarkEnd w:id="136"/>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37" w:name="_Ref479246505"/>
      <w:r>
        <w:t>Supp. Table 1</w:t>
      </w:r>
      <w:bookmarkEnd w:id="137"/>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38" w:name="_Ref483825641"/>
      <w:r>
        <w:t>Supp. Table 2</w:t>
      </w:r>
      <w:bookmarkEnd w:id="138"/>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39" w:name="_Ref479248756"/>
      <w:r>
        <w:lastRenderedPageBreak/>
        <w:t>Supp. Table 3</w:t>
      </w:r>
      <w:bookmarkEnd w:id="139"/>
    </w:p>
    <w:p w14:paraId="50066246" w14:textId="202A1763" w:rsidR="00573EC0" w:rsidRDefault="00573EC0" w:rsidP="006804EA">
      <w:pPr>
        <w:pStyle w:val="Heading3"/>
      </w:pPr>
      <w:r>
        <w:t>Network signal of GO terms with various levels of MCR/FCR.</w:t>
      </w:r>
    </w:p>
    <w:p w14:paraId="09CFEF9C" w14:textId="0DD0495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162DC9">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40" w:name="_Ref479162360"/>
      <w:bookmarkStart w:id="141" w:name="_Ref479250924"/>
      <w:r>
        <w:t>Supp. Table</w:t>
      </w:r>
      <w:r w:rsidR="00301559">
        <w:t xml:space="preserve"> </w:t>
      </w:r>
      <w:bookmarkEnd w:id="140"/>
      <w:r w:rsidR="00301559">
        <w:t>4</w:t>
      </w:r>
      <w:bookmarkEnd w:id="141"/>
    </w:p>
    <w:p w14:paraId="1B2B4287" w14:textId="77777777" w:rsidR="00301559" w:rsidRDefault="00301559" w:rsidP="006804EA">
      <w:pPr>
        <w:pStyle w:val="Heading3"/>
      </w:pPr>
      <w:r>
        <w:t>Maize Grain Ionome GWAS Network Overlap Candidate Genes</w:t>
      </w:r>
    </w:p>
    <w:p w14:paraId="65A3EEF6" w14:textId="4DD35CB9"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162DC9" w:rsidRPr="0045686C">
        <w:t>Eq.</w:t>
      </w:r>
      <w:r w:rsidR="00162DC9">
        <w:t>3</w:t>
      </w:r>
      <w:r>
        <w:fldChar w:fldCharType="end"/>
      </w:r>
      <w:r>
        <w:t>) or locality (</w:t>
      </w:r>
      <w:r>
        <w:fldChar w:fldCharType="begin"/>
      </w:r>
      <w:r>
        <w:instrText xml:space="preserve"> REF _Ref447101571 \h  \* MERGEFORMAT </w:instrText>
      </w:r>
      <w:r>
        <w:fldChar w:fldCharType="separate"/>
      </w:r>
      <w:r w:rsidR="00162DC9">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42" w:name="_Ref480187199"/>
      <w:r>
        <w:t>Supp. Table 5</w:t>
      </w:r>
      <w:bookmarkEnd w:id="142"/>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43" w:name="_Ref486516422"/>
      <w:commentRangeStart w:id="144"/>
      <w:r>
        <w:t>Supp. Table 6</w:t>
      </w:r>
      <w:bookmarkEnd w:id="143"/>
      <w:commentRangeEnd w:id="144"/>
      <w:r w:rsidR="00761DBE">
        <w:rPr>
          <w:rStyle w:val="CommentReference"/>
          <w:rFonts w:asciiTheme="minorHAnsi" w:eastAsiaTheme="minorHAnsi" w:hAnsiTheme="minorHAnsi" w:cs="Arial"/>
          <w:color w:val="auto"/>
        </w:rPr>
        <w:commentReference w:id="144"/>
      </w:r>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w:t>
      </w:r>
      <w:r w:rsidR="00D0395A">
        <w:lastRenderedPageBreak/>
        <w:t xml:space="preserve">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45" w:name="_Ref486581168"/>
      <w:r>
        <w:t>Supp. Table 7</w:t>
      </w:r>
      <w:bookmarkEnd w:id="145"/>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46" w:name="_Ref479316734"/>
      <w:bookmarkStart w:id="147" w:name="_Ref486000980"/>
      <w:r>
        <w:t xml:space="preserve">Supp. Table </w:t>
      </w:r>
      <w:bookmarkEnd w:id="146"/>
      <w:r w:rsidR="002F7BB4">
        <w:t>8</w:t>
      </w:r>
      <w:bookmarkEnd w:id="147"/>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w:t>
      </w:r>
      <w:proofErr w:type="spellStart"/>
      <w:r>
        <w:t>Bonferroni</w:t>
      </w:r>
      <w:proofErr w:type="spellEnd"/>
      <w:r>
        <w:t xml:space="preserve"> correction is included as a column, treating each </w:t>
      </w:r>
      <w:r w:rsidR="00BC096B">
        <w:t>GO term as an independent test.</w:t>
      </w:r>
    </w:p>
    <w:p w14:paraId="38F520DD" w14:textId="0F55020C" w:rsidR="009C78B5" w:rsidRDefault="009C78B5" w:rsidP="009C78B5">
      <w:pPr>
        <w:pStyle w:val="Heading2"/>
      </w:pPr>
      <w:bookmarkStart w:id="148" w:name="_Ref481755630"/>
      <w:bookmarkStart w:id="149" w:name="_Ref483912443"/>
      <w:bookmarkStart w:id="150" w:name="_Ref486581620"/>
      <w:r>
        <w:t xml:space="preserve">Supp. Table </w:t>
      </w:r>
      <w:bookmarkEnd w:id="148"/>
      <w:bookmarkEnd w:id="149"/>
      <w:r w:rsidR="002F7BB4">
        <w:t>9</w:t>
      </w:r>
      <w:bookmarkEnd w:id="150"/>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Owen Hoekenga" w:date="2017-07-12T13:24:00Z" w:initials="OAH">
    <w:p w14:paraId="2A5D5602" w14:textId="577D4431" w:rsidR="00F05159" w:rsidRDefault="00F05159">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8" w:author="Owen Hoekenga" w:date="2017-07-12T13:26:00Z" w:initials="OAH">
    <w:p w14:paraId="7BADE749" w14:textId="043FBDC7" w:rsidR="00F05159" w:rsidRDefault="00F05159">
      <w:pPr>
        <w:pStyle w:val="CommentText"/>
      </w:pPr>
      <w:r>
        <w:rPr>
          <w:rStyle w:val="CommentReference"/>
        </w:rPr>
        <w:annotationRef/>
      </w:r>
      <w:r>
        <w:t xml:space="preserve">Is there room to say more here? How far from full (or at character capacity) is the abstract? </w:t>
      </w:r>
    </w:p>
  </w:comment>
  <w:comment w:id="9" w:author="Owen Hoekenga" w:date="2017-07-12T13:35:00Z" w:initials="OAH">
    <w:p w14:paraId="3A2A501E" w14:textId="015EDF9B" w:rsidR="00F05159" w:rsidRDefault="00F05159">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F05159" w:rsidRDefault="00F05159">
      <w:pPr>
        <w:pStyle w:val="CommentText"/>
      </w:pPr>
      <w:r>
        <w:rPr>
          <w:rStyle w:val="CommentReference"/>
        </w:rPr>
        <w:annotationRef/>
      </w:r>
      <w:r>
        <w:t>I'm not sure that we do show that.</w:t>
      </w:r>
    </w:p>
  </w:comment>
  <w:comment w:id="11" w:author="Owen Hoekenga" w:date="2017-07-12T13:37:00Z" w:initials="OAH">
    <w:p w14:paraId="48AD7642" w14:textId="5EBC0F9E" w:rsidR="00F05159" w:rsidRDefault="00F05159">
      <w:pPr>
        <w:pStyle w:val="CommentText"/>
      </w:pPr>
      <w:r>
        <w:rPr>
          <w:rStyle w:val="CommentReference"/>
        </w:rPr>
        <w:annotationRef/>
      </w:r>
      <w:r>
        <w:t>More how? If room in word count do you mean greater topological overlap? Better discrimination – increased rejection of false positives?</w:t>
      </w:r>
    </w:p>
  </w:comment>
  <w:comment w:id="12" w:author="Owen Hoekenga" w:date="2017-07-12T13:39:00Z" w:initials="OAH">
    <w:p w14:paraId="7C7D0304" w14:textId="50F0594E" w:rsidR="00F05159" w:rsidRDefault="00F05159">
      <w:pPr>
        <w:pStyle w:val="CommentText"/>
      </w:pPr>
      <w:r>
        <w:rPr>
          <w:rStyle w:val="CommentReference"/>
        </w:rPr>
        <w:annotationRef/>
      </w:r>
      <w:r>
        <w:t>Can you use “regulatory” instead of “functional” to mix up language and be more specific?</w:t>
      </w:r>
    </w:p>
  </w:comment>
  <w:comment w:id="13" w:author="Owen Hoekenga" w:date="2017-07-12T13:40:00Z" w:initials="OAH">
    <w:p w14:paraId="2F9EF8BA" w14:textId="282F04FB" w:rsidR="00F05159" w:rsidRDefault="00F05159">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14" w:author="Owen Hoekenga" w:date="2017-07-12T13:52:00Z" w:initials="OAH">
    <w:p w14:paraId="5807BC01" w14:textId="27EB82B6" w:rsidR="00F05159" w:rsidRDefault="00F05159">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24" w:author="Jean-Michel Michno" w:date="2017-07-27T14:14:00Z" w:initials="JM">
    <w:p w14:paraId="60AEE6E3" w14:textId="4BECAE43" w:rsidR="00D77D17" w:rsidRDefault="00D77D17">
      <w:pPr>
        <w:pStyle w:val="CommentText"/>
      </w:pPr>
      <w:r>
        <w:rPr>
          <w:rStyle w:val="CommentReference"/>
        </w:rPr>
        <w:annotationRef/>
      </w:r>
      <w:r>
        <w:t>Maybe explain what blue purple and red are</w:t>
      </w:r>
    </w:p>
  </w:comment>
  <w:comment w:id="26" w:author="rob" w:date="2017-06-28T19:42:00Z" w:initials="rs">
    <w:p w14:paraId="67579D30" w14:textId="6064AC51" w:rsidR="00F05159" w:rsidRDefault="00F05159">
      <w:pPr>
        <w:pStyle w:val="CommentText"/>
      </w:pPr>
      <w:r>
        <w:rPr>
          <w:rStyle w:val="CommentReference"/>
        </w:rPr>
        <w:annotationRef/>
      </w:r>
      <w:r>
        <w:t>I took a stab at Chads comment below.</w:t>
      </w:r>
    </w:p>
  </w:comment>
  <w:comment w:id="27" w:author="cmyers" w:date="2017-06-21T09:48:00Z" w:initials="c">
    <w:p w14:paraId="04ECAE41" w14:textId="77777777" w:rsidR="00F05159" w:rsidRDefault="00F05159" w:rsidP="00397FBD">
      <w:pPr>
        <w:pStyle w:val="CommentText"/>
      </w:pPr>
      <w:r>
        <w:rPr>
          <w:rStyle w:val="CommentReference"/>
        </w:rPr>
        <w:annotationRef/>
      </w:r>
      <w:r>
        <w:t>we should mention some kind of statistical criteria recognizable to the GWAS community here for how these four thousand SNPs were identified</w:t>
      </w:r>
    </w:p>
  </w:comment>
  <w:comment w:id="28" w:author="rob" w:date="2017-06-23T15:47:00Z" w:initials="rs">
    <w:p w14:paraId="06E5A764" w14:textId="77777777" w:rsidR="00F05159" w:rsidRDefault="00F05159" w:rsidP="00397FBD">
      <w:pPr>
        <w:pStyle w:val="CommentText"/>
      </w:pPr>
      <w:r>
        <w:rPr>
          <w:rStyle w:val="CommentReference"/>
        </w:rPr>
        <w:annotationRef/>
      </w:r>
      <w:r>
        <w:t xml:space="preserve">Ivan, can you pull in some summary text from </w:t>
      </w:r>
      <w:proofErr w:type="spellStart"/>
      <w:r>
        <w:t>Gregs</w:t>
      </w:r>
      <w:proofErr w:type="spellEnd"/>
      <w:r>
        <w:t xml:space="preserve"> GWAS paper/analysis?</w:t>
      </w:r>
    </w:p>
  </w:comment>
  <w:comment w:id="29" w:author="Owen Hoekenga" w:date="2017-07-18T17:56:00Z" w:initials="OAH">
    <w:p w14:paraId="4CE19616" w14:textId="6A1765EE" w:rsidR="00F05159" w:rsidRDefault="00F05159">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30" w:author="Owen Hoekenga" w:date="2017-07-18T17:59:00Z" w:initials="OAH">
    <w:p w14:paraId="2D7F9FDB" w14:textId="39BD3DDD" w:rsidR="00F05159" w:rsidRDefault="00F05159">
      <w:pPr>
        <w:pStyle w:val="CommentText"/>
      </w:pPr>
      <w:r>
        <w:rPr>
          <w:rStyle w:val="CommentReference"/>
        </w:rPr>
        <w:annotationRef/>
      </w:r>
      <w:r>
        <w:t>I would go verbose if you want to quote cadmium – why bother with this element as the test case? Don't’ make it a throw away comment.</w:t>
      </w:r>
    </w:p>
  </w:comment>
  <w:comment w:id="31" w:author="Owen Hoekenga" w:date="2017-07-18T18:01:00Z" w:initials="OAH">
    <w:p w14:paraId="79405A19" w14:textId="113DB714" w:rsidR="00F05159" w:rsidRDefault="00F05159">
      <w:pPr>
        <w:pStyle w:val="CommentText"/>
      </w:pPr>
      <w:r>
        <w:rPr>
          <w:rStyle w:val="CommentReference"/>
        </w:rPr>
        <w:annotationRef/>
      </w:r>
      <w:r>
        <w:t>How many loci?</w:t>
      </w:r>
    </w:p>
  </w:comment>
  <w:comment w:id="32" w:author="Owen Hoekenga" w:date="2017-07-18T18:03:00Z" w:initials="OAH">
    <w:p w14:paraId="07A531F1" w14:textId="5C777394" w:rsidR="00F05159" w:rsidRDefault="00F05159">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35" w:author="Owen Hoekenga" w:date="2017-07-18T18:10:00Z" w:initials="OAH">
    <w:p w14:paraId="7101DE9F" w14:textId="7558BDB9" w:rsidR="00F05159" w:rsidRDefault="00F05159">
      <w:pPr>
        <w:pStyle w:val="CommentText"/>
      </w:pPr>
      <w:r>
        <w:rPr>
          <w:rStyle w:val="CommentReference"/>
        </w:rPr>
        <w:annotationRef/>
      </w:r>
      <w:r>
        <w:t xml:space="preserve">Is this level of detail better suited to the Math &amp; Methods? Maybe enough here to talk about </w:t>
      </w:r>
      <w:proofErr w:type="spellStart"/>
      <w:r>
        <w:t>downsampling</w:t>
      </w:r>
      <w:proofErr w:type="spellEnd"/>
      <w:r>
        <w:t xml:space="preserve"> ZmPAN to better compare sheer numbers with ZmRoot?</w:t>
      </w:r>
    </w:p>
  </w:comment>
  <w:comment w:id="37" w:author="rob" w:date="2017-06-21T09:48:00Z" w:initials="r">
    <w:p w14:paraId="0A579B6F" w14:textId="77777777" w:rsidR="00F05159" w:rsidRDefault="00F05159" w:rsidP="00F11BB0">
      <w:pPr>
        <w:pStyle w:val="CommentText"/>
      </w:pPr>
      <w:r>
        <w:rPr>
          <w:rStyle w:val="CommentReference"/>
        </w:rPr>
        <w:annotationRef/>
      </w:r>
      <w:r>
        <w:t>Brian/Ivan are these the same ABC transporters you found? Also, are these lipids similar to the Sphingolipids reported by Chao et al?</w:t>
      </w:r>
    </w:p>
  </w:comment>
  <w:comment w:id="38" w:author="rob" w:date="2017-06-23T05:33:00Z" w:initials="r">
    <w:p w14:paraId="2D193DB3" w14:textId="77777777" w:rsidR="00F05159" w:rsidRDefault="00F05159" w:rsidP="00F11BB0">
      <w:pPr>
        <w:pStyle w:val="CommentText"/>
      </w:pPr>
      <w:r>
        <w:rPr>
          <w:rStyle w:val="CommentReference"/>
        </w:rPr>
        <w:annotationRef/>
      </w:r>
      <w:r>
        <w:t>Brian/Ivan are these the same ABC transporters you found? Also, are these lipids similar to the Sphingolipids reported by Chao et al?</w:t>
      </w:r>
    </w:p>
  </w:comment>
  <w:comment w:id="39" w:author="cmyers" w:date="2017-06-23T05:33:00Z" w:initials="c">
    <w:p w14:paraId="7C9953ED" w14:textId="2135B5A4" w:rsidR="00F05159" w:rsidRDefault="00F05159">
      <w:pPr>
        <w:pStyle w:val="CommentText"/>
      </w:pPr>
      <w:r>
        <w:rPr>
          <w:rStyle w:val="CommentReference"/>
        </w:rPr>
        <w:annotationRef/>
      </w:r>
      <w:proofErr w:type="spellStart"/>
      <w:r>
        <w:t>i'm</w:t>
      </w:r>
      <w:proofErr w:type="spellEnd"/>
      <w:r>
        <w:t xml:space="preserve"> not sure why we're pulling in ZmSAM neighbors-- did ZmSAM also support </w:t>
      </w:r>
      <w:proofErr w:type="spellStart"/>
      <w:r>
        <w:t>discvoery</w:t>
      </w:r>
      <w:proofErr w:type="spellEnd"/>
      <w:r>
        <w:t xml:space="preserve"> of the HPO set for P?</w:t>
      </w:r>
    </w:p>
  </w:comment>
  <w:comment w:id="40" w:author="cmyers" w:date="2017-06-23T05:33:00Z" w:initials="c">
    <w:p w14:paraId="217715CA" w14:textId="585DEDB2" w:rsidR="00F05159" w:rsidRDefault="00F05159">
      <w:pPr>
        <w:pStyle w:val="CommentText"/>
      </w:pPr>
      <w:r>
        <w:rPr>
          <w:rStyle w:val="CommentReference"/>
        </w:rPr>
        <w:annotationRef/>
      </w:r>
      <w:r>
        <w:t>can Brian help strengthen this?</w:t>
      </w:r>
    </w:p>
    <w:p w14:paraId="26749B75" w14:textId="7A492800" w:rsidR="00F05159" w:rsidRDefault="00F05159">
      <w:pPr>
        <w:pStyle w:val="CommentText"/>
      </w:pPr>
    </w:p>
    <w:p w14:paraId="63906E6D" w14:textId="391DC65B" w:rsidR="00F05159" w:rsidRDefault="00F05159">
      <w:pPr>
        <w:pStyle w:val="CommentText"/>
      </w:pPr>
      <w:r>
        <w:t xml:space="preserve">is this a statement based on our observation or is this a statement </w:t>
      </w:r>
      <w:proofErr w:type="spellStart"/>
      <w:r>
        <w:t>tha</w:t>
      </w:r>
      <w:proofErr w:type="spellEnd"/>
      <w:r>
        <w:t xml:space="preserve"> it is </w:t>
      </w:r>
      <w:proofErr w:type="spellStart"/>
      <w:r>
        <w:t>know</w:t>
      </w:r>
      <w:proofErr w:type="spellEnd"/>
      <w:r>
        <w:t xml:space="preserve"> than polysaccharide metabolism impacts phosphorus allocation-- we should be clear which it is</w:t>
      </w:r>
    </w:p>
  </w:comment>
  <w:comment w:id="41" w:author="rob" w:date="2017-06-30T14:29:00Z" w:initials="rs">
    <w:p w14:paraId="2108DEB0" w14:textId="196D9F26" w:rsidR="00F05159" w:rsidRDefault="00F05159">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43" w:author="cmyers" w:date="2017-06-23T05:33:00Z" w:initials="c">
    <w:p w14:paraId="0A53A3D9" w14:textId="79D8CC96" w:rsidR="00F05159" w:rsidRDefault="00F05159">
      <w:pPr>
        <w:pStyle w:val="CommentText"/>
      </w:pPr>
      <w:r>
        <w:rPr>
          <w:rStyle w:val="CommentReference"/>
        </w:rPr>
        <w:annotationRef/>
      </w:r>
      <w:proofErr w:type="spellStart"/>
      <w:r>
        <w:t>i'm</w:t>
      </w:r>
      <w:proofErr w:type="spellEnd"/>
      <w:r>
        <w:t xml:space="preserve"> not  satisfied with this subheading, but we need something more specific than what was there.</w:t>
      </w:r>
    </w:p>
    <w:p w14:paraId="0D2D84DC" w14:textId="4F99169C" w:rsidR="00F05159" w:rsidRDefault="00F05159">
      <w:pPr>
        <w:pStyle w:val="CommentText"/>
      </w:pPr>
    </w:p>
    <w:p w14:paraId="3F0547A6" w14:textId="77777777" w:rsidR="00F05159" w:rsidRDefault="00F05159">
      <w:pPr>
        <w:pStyle w:val="CommentText"/>
      </w:pPr>
      <w:r>
        <w:t>maybe Ivan or Brian have a better label for this?</w:t>
      </w:r>
    </w:p>
  </w:comment>
  <w:comment w:id="44" w:author="rob" w:date="2017-06-30T14:09:00Z" w:initials="rs">
    <w:p w14:paraId="4AE5BB30" w14:textId="64FA251E" w:rsidR="00F05159" w:rsidRDefault="00F05159">
      <w:pPr>
        <w:pStyle w:val="CommentText"/>
      </w:pPr>
      <w:r>
        <w:rPr>
          <w:rStyle w:val="CommentReference"/>
        </w:rPr>
        <w:annotationRef/>
      </w:r>
      <w:r>
        <w:t>How about “Manual curation of HPO genes recovers strong support for known ionomic pathways”</w:t>
      </w:r>
    </w:p>
  </w:comment>
  <w:comment w:id="45" w:author="Owen Hoekenga" w:date="2017-07-18T18:29:00Z" w:initials="OAH">
    <w:p w14:paraId="0C34E6B8" w14:textId="4A684EA3" w:rsidR="00F05159" w:rsidRDefault="00F05159">
      <w:pPr>
        <w:pStyle w:val="CommentText"/>
      </w:pPr>
      <w:r>
        <w:rPr>
          <w:rStyle w:val="CommentReference"/>
        </w:rPr>
        <w:annotationRef/>
      </w:r>
      <w:r>
        <w:t xml:space="preserve">Su1 is the dominant player in the seed while su4 is the bigger deal </w:t>
      </w:r>
      <w:proofErr w:type="spellStart"/>
      <w:r>
        <w:t>isoamylase</w:t>
      </w:r>
      <w:proofErr w:type="spellEnd"/>
      <w:r>
        <w:t xml:space="preserve">  in other parts of the plant. </w:t>
      </w:r>
    </w:p>
  </w:comment>
  <w:comment w:id="46" w:author="rob" w:date="2017-06-21T09:48:00Z" w:initials="r">
    <w:p w14:paraId="5C3E0126" w14:textId="4E3C657C" w:rsidR="00F05159" w:rsidRDefault="00F05159">
      <w:pPr>
        <w:pStyle w:val="CommentText"/>
      </w:pPr>
      <w:r>
        <w:t>Do we want to keep this snippet? "</w:t>
      </w:r>
      <w:r>
        <w:rPr>
          <w:rStyle w:val="CommentReference"/>
        </w:rPr>
        <w:annotationRef/>
      </w:r>
      <w:r>
        <w:t>Another gene with known impacts on floral development (ts2, GRMZM2G455809) was identified an HPO hit using the ZMPAN network and Cd accumulation. This may result from changes to reproductive organ development."</w:t>
      </w:r>
    </w:p>
  </w:comment>
  <w:comment w:id="47" w:author="cmyers" w:date="2017-06-23T05:33:00Z" w:initials="c">
    <w:p w14:paraId="3DA210AC" w14:textId="45733CC5" w:rsidR="00F05159" w:rsidRDefault="00F05159">
      <w:pPr>
        <w:pStyle w:val="CommentText"/>
      </w:pPr>
      <w:r>
        <w:rPr>
          <w:rStyle w:val="CommentReference"/>
        </w:rPr>
        <w:annotationRef/>
      </w:r>
      <w:r>
        <w:t>Brian/Ivan-- what do you mean by downstream?</w:t>
      </w:r>
    </w:p>
  </w:comment>
  <w:comment w:id="48" w:author="Owen Hoekenga" w:date="2017-07-18T18:31:00Z" w:initials="OAH">
    <w:p w14:paraId="1E9DB110" w14:textId="44C86AFC" w:rsidR="00F05159" w:rsidRDefault="00F05159">
      <w:pPr>
        <w:pStyle w:val="CommentText"/>
      </w:pPr>
      <w:r>
        <w:rPr>
          <w:rStyle w:val="CommentReference"/>
        </w:rPr>
        <w:annotationRef/>
      </w:r>
      <w:r>
        <w:t xml:space="preserve">Citing a </w:t>
      </w:r>
      <w:proofErr w:type="spellStart"/>
      <w:r>
        <w:t>PlantCyc</w:t>
      </w:r>
      <w:proofErr w:type="spellEnd"/>
      <w:r>
        <w:t xml:space="preserve"> entry for the metabolic pathway being discussed here might be helpful, to flesh out that we are attributing specific genes with predicted functions to steps in pathways that are currently conducted by hypothetical enzymes.</w:t>
      </w:r>
    </w:p>
  </w:comment>
  <w:comment w:id="49" w:author="Owen Hoekenga" w:date="2017-07-18T19:32:00Z" w:initials="OAH">
    <w:p w14:paraId="629E4EC2" w14:textId="60935920" w:rsidR="00F05159" w:rsidRDefault="00F05159">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50" w:author="rob" w:date="2017-06-23T08:49:00Z" w:initials="rs">
    <w:p w14:paraId="168BC88D" w14:textId="77777777" w:rsidR="00F05159" w:rsidRDefault="00F05159" w:rsidP="004F3BDC">
      <w:pPr>
        <w:pStyle w:val="CommentText"/>
      </w:pPr>
      <w:r>
        <w:rPr>
          <w:rStyle w:val="CommentReference"/>
        </w:rPr>
        <w:annotationRef/>
      </w:r>
      <w:r>
        <w:t xml:space="preserve">Is this it? </w:t>
      </w:r>
    </w:p>
    <w:p w14:paraId="0B9986BE" w14:textId="77777777" w:rsidR="00F05159" w:rsidRDefault="00F05159" w:rsidP="004F3BDC">
      <w:pPr>
        <w:pStyle w:val="CommentText"/>
      </w:pPr>
      <w:r>
        <w:rPr>
          <w:rStyle w:val="CommentReference"/>
        </w:rPr>
        <w:annotationRef/>
      </w:r>
      <w:r>
        <w:t>Plant Physiol. 2003 Jun; 132(2): 618–628.</w:t>
      </w:r>
    </w:p>
    <w:p w14:paraId="37C7913C" w14:textId="1BD2DF5F" w:rsidR="00F05159" w:rsidRDefault="00F05159" w:rsidP="004F3BDC">
      <w:pPr>
        <w:pStyle w:val="CommentText"/>
      </w:pPr>
      <w:proofErr w:type="spellStart"/>
      <w:r>
        <w:t>doi</w:t>
      </w:r>
      <w:proofErr w:type="spellEnd"/>
      <w:r>
        <w:t>:  10.1104/pp.103.021923</w:t>
      </w:r>
    </w:p>
  </w:comment>
  <w:comment w:id="51" w:author="Owen Hoekenga" w:date="2017-07-18T19:38:00Z" w:initials="OAH">
    <w:p w14:paraId="396D00AC" w14:textId="402667FA" w:rsidR="00F05159" w:rsidRDefault="00F05159">
      <w:pPr>
        <w:pStyle w:val="CommentText"/>
      </w:pPr>
      <w:r>
        <w:rPr>
          <w:rStyle w:val="CommentReference"/>
        </w:rPr>
        <w:annotationRef/>
      </w:r>
      <w:r>
        <w:t>This needs to be clearer unless intended as a throwaway</w:t>
      </w:r>
    </w:p>
  </w:comment>
  <w:comment w:id="52" w:author="rob" w:date="2017-06-30T15:59:00Z" w:initials="rs">
    <w:p w14:paraId="338CB176" w14:textId="774B5520" w:rsidR="00F05159" w:rsidRDefault="00F05159">
      <w:pPr>
        <w:pStyle w:val="CommentText"/>
      </w:pPr>
      <w:r>
        <w:rPr>
          <w:rStyle w:val="CommentReference"/>
        </w:rPr>
        <w:annotationRef/>
      </w:r>
      <w:r>
        <w:t xml:space="preserve">Cite </w:t>
      </w:r>
      <w:proofErr w:type="spellStart"/>
      <w:r>
        <w:t>Gregs</w:t>
      </w:r>
      <w:proofErr w:type="spellEnd"/>
      <w:r>
        <w:t xml:space="preserve"> pre-print</w:t>
      </w:r>
    </w:p>
  </w:comment>
  <w:comment w:id="53" w:author="Owen Hoekenga" w:date="2017-07-18T19:44:00Z" w:initials="OAH">
    <w:p w14:paraId="1C6FAF4C" w14:textId="0A91ACE7" w:rsidR="00F05159" w:rsidRDefault="00F05159">
      <w:pPr>
        <w:pStyle w:val="CommentText"/>
      </w:pPr>
      <w:r>
        <w:rPr>
          <w:rStyle w:val="CommentReference"/>
        </w:rPr>
        <w:annotationRef/>
      </w:r>
      <w:r>
        <w:t>Is there evidence from ZmRoot for expression? Or does this build up from the water relations story Ivan spun in his 2009 PLOS Genetics paper on ESB1?</w:t>
      </w:r>
    </w:p>
  </w:comment>
  <w:comment w:id="54" w:author="Owen Hoekenga" w:date="2017-07-18T19:45:00Z" w:initials="OAH">
    <w:p w14:paraId="11A2D244" w14:textId="17874512" w:rsidR="00F05159" w:rsidRDefault="00F05159">
      <w:pPr>
        <w:pStyle w:val="CommentText"/>
      </w:pPr>
      <w:r>
        <w:rPr>
          <w:rStyle w:val="CommentReference"/>
        </w:rPr>
        <w:annotationRef/>
      </w:r>
      <w:r>
        <w:t xml:space="preserve">Also a key player in </w:t>
      </w:r>
      <w:proofErr w:type="spellStart"/>
      <w:r>
        <w:t>cytokinin-signalling</w:t>
      </w:r>
      <w:proofErr w:type="spellEnd"/>
    </w:p>
  </w:comment>
  <w:comment w:id="55" w:author="rob" w:date="2017-06-21T09:48:00Z" w:initials="r">
    <w:p w14:paraId="17E0B1EE" w14:textId="128E2671" w:rsidR="00F05159" w:rsidRDefault="00F05159">
      <w:pPr>
        <w:pStyle w:val="CommentText"/>
      </w:pPr>
      <w:r>
        <w:rPr>
          <w:rStyle w:val="CommentReference"/>
        </w:rPr>
        <w:annotationRef/>
      </w:r>
      <w:r>
        <w:t>I couldn't even find a lead on what paper this was from.</w:t>
      </w:r>
    </w:p>
  </w:comment>
  <w:comment w:id="56" w:author="rob" w:date="2017-06-21T09:48:00Z" w:initials="rs">
    <w:p w14:paraId="35CE2E4D" w14:textId="22E38914" w:rsidR="00F05159" w:rsidRDefault="00F05159" w:rsidP="00D40D3F">
      <w:pPr>
        <w:pStyle w:val="CommentText"/>
      </w:pPr>
      <w:r>
        <w:rPr>
          <w:shd w:val="clear" w:color="auto" w:fill="FFF2CC"/>
        </w:rPr>
        <w:t xml:space="preserve">Previous note: </w:t>
      </w:r>
      <w:r>
        <w:rPr>
          <w:rStyle w:val="CommentReference"/>
        </w:rPr>
        <w:annotationRef/>
      </w:r>
      <w:r>
        <w:rPr>
          <w:shd w:val="clear" w:color="auto" w:fill="FFF2CC"/>
        </w:rPr>
        <w:t>CHECK ARR in PIIMS</w:t>
      </w:r>
    </w:p>
  </w:comment>
  <w:comment w:id="57" w:author="rob" w:date="2017-06-21T09:48:00Z" w:initials="r">
    <w:p w14:paraId="6C478ACC" w14:textId="3963ABE9" w:rsidR="00F05159" w:rsidRDefault="00F05159">
      <w:pPr>
        <w:pStyle w:val="CommentText"/>
      </w:pPr>
      <w:r>
        <w:rPr>
          <w:rStyle w:val="CommentReference"/>
        </w:rPr>
        <w:annotationRef/>
      </w:r>
      <w:r>
        <w:t>Or is it sowing?</w:t>
      </w:r>
    </w:p>
  </w:comment>
  <w:comment w:id="58" w:author="rob" w:date="2017-06-21T09:48:00Z" w:initials="rs">
    <w:p w14:paraId="136143BA" w14:textId="64F3914C" w:rsidR="00F05159" w:rsidRDefault="00F05159" w:rsidP="00D40D3F">
      <w:r>
        <w:rPr>
          <w:rStyle w:val="CommentReference"/>
        </w:rPr>
        <w:annotationRef/>
      </w:r>
      <w:r>
        <w:t>Search D9 and networks in Greg SNPs for linkage to traits.</w:t>
      </w:r>
    </w:p>
  </w:comment>
  <w:comment w:id="59" w:author="cmyers" w:date="2017-06-23T05:33:00Z" w:initials="c">
    <w:p w14:paraId="45AFB188" w14:textId="003A7CB6" w:rsidR="00F05159" w:rsidRDefault="00F05159">
      <w:pPr>
        <w:pStyle w:val="CommentText"/>
      </w:pPr>
      <w:r>
        <w:rPr>
          <w:rStyle w:val="CommentReference"/>
        </w:rPr>
        <w:annotationRef/>
      </w:r>
      <w:r>
        <w:t>let's come up with a new subheading here focused on d8/d9-- could probably be combined with the next section to create a single section</w:t>
      </w:r>
    </w:p>
  </w:comment>
  <w:comment w:id="60" w:author="cmyers" w:date="2017-06-23T05:33:00Z" w:initials="c">
    <w:p w14:paraId="0218D78B" w14:textId="0E11A5E6" w:rsidR="00F05159" w:rsidRDefault="00F05159">
      <w:pPr>
        <w:pStyle w:val="CommentText"/>
      </w:pPr>
      <w:r>
        <w:rPr>
          <w:rStyle w:val="CommentReference"/>
        </w:rPr>
        <w:annotationRef/>
      </w:r>
      <w:r>
        <w:t>this seems easily testable--should we do it?</w:t>
      </w:r>
    </w:p>
  </w:comment>
  <w:comment w:id="61" w:author="rob" w:date="2017-06-30T16:11:00Z" w:initials="rs">
    <w:p w14:paraId="03761999" w14:textId="02BE082C" w:rsidR="00F05159" w:rsidRDefault="00F05159">
      <w:pPr>
        <w:pStyle w:val="CommentText"/>
      </w:pPr>
      <w:r>
        <w:rPr>
          <w:rStyle w:val="CommentReference"/>
        </w:rPr>
        <w:annotationRef/>
      </w:r>
      <w:r>
        <w:t>Brian/Ivan were you guys contesting this sentence? I remember a “green revolution” comment before.</w:t>
      </w:r>
    </w:p>
  </w:comment>
  <w:comment w:id="63" w:author="Jean-Michel Michno" w:date="2017-07-27T14:27:00Z" w:initials="JM">
    <w:p w14:paraId="5C19760F" w14:textId="721B0E41" w:rsidR="00430B0D" w:rsidRDefault="00430B0D">
      <w:pPr>
        <w:pStyle w:val="CommentText"/>
      </w:pPr>
      <w:r>
        <w:rPr>
          <w:rStyle w:val="CommentReference"/>
        </w:rPr>
        <w:annotationRef/>
      </w:r>
      <w:r>
        <w:t>That is for Brain</w:t>
      </w:r>
    </w:p>
  </w:comment>
  <w:comment w:id="64" w:author="rob" w:date="2017-06-21T09:48:00Z" w:initials="r">
    <w:p w14:paraId="0B0C034B" w14:textId="14CEDB4A" w:rsidR="00F05159" w:rsidRDefault="00F05159">
      <w:pPr>
        <w:pStyle w:val="CommentText"/>
      </w:pPr>
      <w:r>
        <w:rPr>
          <w:rStyle w:val="CommentReference"/>
        </w:rPr>
        <w:annotationRef/>
      </w:r>
      <w:r>
        <w:t>I need an explanation of what the Boxplots are showing.</w:t>
      </w:r>
    </w:p>
  </w:comment>
  <w:comment w:id="65" w:author="rob" w:date="2017-06-30T16:15:00Z" w:initials="rs">
    <w:p w14:paraId="23EA5AC4" w14:textId="466FD74E" w:rsidR="00F05159" w:rsidRDefault="00F05159">
      <w:pPr>
        <w:pStyle w:val="CommentText"/>
      </w:pPr>
      <w:r>
        <w:rPr>
          <w:rStyle w:val="CommentReference"/>
        </w:rPr>
        <w:annotationRef/>
      </w:r>
      <w:r>
        <w:t>Brian/ Ivan?</w:t>
      </w:r>
    </w:p>
  </w:comment>
  <w:comment w:id="66" w:author="Owen Hoekenga" w:date="2017-07-18T19:57:00Z" w:initials="OAH">
    <w:p w14:paraId="627E5E74" w14:textId="77777777" w:rsidR="00F05159" w:rsidRPr="006C4ECD" w:rsidRDefault="00F05159"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 xml:space="preserve">Larsson, SJ et al. 2013. </w:t>
      </w:r>
      <w:proofErr w:type="spellStart"/>
      <w:r w:rsidRPr="006C4ECD">
        <w:rPr>
          <w:rFonts w:ascii="Verdana" w:eastAsia="Times New Roman" w:hAnsi="Verdana" w:cs="Times New Roman"/>
          <w:color w:val="000000"/>
          <w:sz w:val="17"/>
          <w:szCs w:val="17"/>
          <w:shd w:val="clear" w:color="auto" w:fill="E8E8E8"/>
        </w:rPr>
        <w:t>PLoS</w:t>
      </w:r>
      <w:proofErr w:type="spellEnd"/>
      <w:r w:rsidRPr="006C4ECD">
        <w:rPr>
          <w:rFonts w:ascii="Verdana" w:eastAsia="Times New Roman" w:hAnsi="Verdana" w:cs="Times New Roman"/>
          <w:color w:val="000000"/>
          <w:sz w:val="17"/>
          <w:szCs w:val="17"/>
          <w:shd w:val="clear" w:color="auto" w:fill="E8E8E8"/>
        </w:rPr>
        <w:t xml:space="preserve"> Genetics 9: e1003246</w:t>
      </w:r>
    </w:p>
    <w:p w14:paraId="75C93344" w14:textId="5210E4B2" w:rsidR="00F05159" w:rsidRDefault="00F05159">
      <w:pPr>
        <w:pStyle w:val="CommentText"/>
      </w:pPr>
    </w:p>
  </w:comment>
  <w:comment w:id="67" w:author="cmyers" w:date="2017-06-23T05:33:00Z" w:initials="c">
    <w:p w14:paraId="1BD997B0" w14:textId="059D0E30" w:rsidR="00F05159" w:rsidRDefault="00F05159">
      <w:pPr>
        <w:pStyle w:val="CommentText"/>
      </w:pPr>
      <w:r>
        <w:rPr>
          <w:rStyle w:val="CommentReference"/>
        </w:rPr>
        <w:annotationRef/>
      </w:r>
      <w:r>
        <w:t>can we say something like this?  otherwise this sentence seems overly negative without pointing out the positive aspect of this result</w:t>
      </w:r>
    </w:p>
  </w:comment>
  <w:comment w:id="70" w:author="Jean-Michel Michno" w:date="2017-07-27T14:29:00Z" w:initials="JM">
    <w:p w14:paraId="1E1BA3F0" w14:textId="52D3C1FF" w:rsidR="00430B0D" w:rsidRDefault="00430B0D">
      <w:pPr>
        <w:pStyle w:val="CommentText"/>
      </w:pPr>
      <w:r>
        <w:rPr>
          <w:rStyle w:val="CommentReference"/>
        </w:rPr>
        <w:annotationRef/>
      </w:r>
      <w:r>
        <w:t>explain why stuff is circled in panel B</w:t>
      </w:r>
    </w:p>
  </w:comment>
  <w:comment w:id="71" w:author="cmyers" w:date="2017-06-23T05:33:00Z" w:initials="c">
    <w:p w14:paraId="3AFD0F7F" w14:textId="19329BC4" w:rsidR="00F05159" w:rsidRDefault="00F05159">
      <w:pPr>
        <w:pStyle w:val="CommentText"/>
      </w:pPr>
      <w:r>
        <w:rPr>
          <w:rStyle w:val="CommentReference"/>
        </w:rPr>
        <w:annotationRef/>
      </w:r>
      <w:r>
        <w:t>??</w:t>
      </w:r>
    </w:p>
    <w:p w14:paraId="458E5E02" w14:textId="77777777" w:rsidR="00F05159" w:rsidRDefault="00F05159">
      <w:pPr>
        <w:pStyle w:val="CommentText"/>
      </w:pPr>
      <w:r>
        <w:t>phrase out of place</w:t>
      </w:r>
    </w:p>
  </w:comment>
  <w:comment w:id="72" w:author="Owen Hoekenga" w:date="2017-07-18T20:02:00Z" w:initials="OAH">
    <w:p w14:paraId="2BB608CE" w14:textId="0C6D0741" w:rsidR="00F05159" w:rsidRDefault="00F05159">
      <w:pPr>
        <w:pStyle w:val="CommentText"/>
      </w:pPr>
      <w:r>
        <w:rPr>
          <w:rStyle w:val="CommentReference"/>
        </w:rPr>
        <w:annotationRef/>
      </w:r>
      <w:r>
        <w:t>Uptake is different but transport within the plant and storage might be the same. And we have no idea as to what an Fe sensor might be.</w:t>
      </w:r>
    </w:p>
  </w:comment>
  <w:comment w:id="73" w:author="Owen Hoekenga" w:date="2017-07-18T20:01:00Z" w:initials="OAH">
    <w:p w14:paraId="35232522" w14:textId="5CFE880B" w:rsidR="00F05159" w:rsidRDefault="00F05159">
      <w:pPr>
        <w:pStyle w:val="CommentText"/>
      </w:pPr>
      <w:r>
        <w:rPr>
          <w:rStyle w:val="CommentReference"/>
        </w:rPr>
        <w:annotationRef/>
      </w:r>
      <w:r>
        <w:t xml:space="preserve">Here again a shout out to </w:t>
      </w:r>
      <w:proofErr w:type="spellStart"/>
      <w:r>
        <w:t>PlantCyc</w:t>
      </w:r>
      <w:proofErr w:type="spellEnd"/>
      <w:r>
        <w:t xml:space="preserve"> might be a good thing</w:t>
      </w:r>
    </w:p>
  </w:comment>
  <w:comment w:id="74" w:author="cmyers" w:date="2017-06-23T05:33:00Z" w:initials="c">
    <w:p w14:paraId="3222BA5D" w14:textId="79544644" w:rsidR="00F05159" w:rsidRDefault="00F05159">
      <w:pPr>
        <w:pStyle w:val="CommentText"/>
      </w:pPr>
      <w:r>
        <w:rPr>
          <w:rStyle w:val="CommentReference"/>
        </w:rPr>
        <w:annotationRef/>
      </w:r>
      <w:r>
        <w:t>successive steps sounds strange here---maybe you mean enzymes/proteins involved in successive steps?</w:t>
      </w:r>
    </w:p>
  </w:comment>
  <w:comment w:id="75" w:author="Owen Hoekenga" w:date="2017-07-18T20:03:00Z" w:initials="OAH">
    <w:p w14:paraId="4DBBFF63" w14:textId="3985B539" w:rsidR="00F05159" w:rsidRDefault="00F05159">
      <w:pPr>
        <w:pStyle w:val="CommentText"/>
      </w:pPr>
      <w:r>
        <w:rPr>
          <w:rStyle w:val="CommentReference"/>
        </w:rPr>
        <w:annotationRef/>
      </w:r>
      <w:r>
        <w:t>What do you mean?</w:t>
      </w:r>
    </w:p>
  </w:comment>
  <w:comment w:id="77" w:author="rob" w:date="2017-06-21T09:48:00Z" w:initials="r">
    <w:p w14:paraId="3ED16FD0" w14:textId="662A1B90" w:rsidR="00F05159" w:rsidRDefault="00F05159">
      <w:pPr>
        <w:pStyle w:val="CommentText"/>
      </w:pPr>
      <w:r>
        <w:rPr>
          <w:rStyle w:val="CommentReference"/>
        </w:rPr>
        <w:annotationRef/>
      </w:r>
      <w:r>
        <w:t>In Arabidopsis?</w:t>
      </w:r>
    </w:p>
  </w:comment>
  <w:comment w:id="76" w:author="cmyers" w:date="2017-06-23T05:33:00Z" w:initials="c">
    <w:p w14:paraId="524B1FDE" w14:textId="4E3E9803" w:rsidR="00F05159" w:rsidRDefault="00F05159">
      <w:pPr>
        <w:pStyle w:val="CommentText"/>
      </w:pPr>
      <w:r>
        <w:rPr>
          <w:rStyle w:val="CommentReference"/>
        </w:rPr>
        <w:annotationRef/>
      </w:r>
      <w:r>
        <w:t>can we leave this detail out?</w:t>
      </w:r>
    </w:p>
    <w:p w14:paraId="525A8A3F" w14:textId="4FC084F1" w:rsidR="00F05159" w:rsidRDefault="00F05159">
      <w:pPr>
        <w:pStyle w:val="CommentText"/>
      </w:pPr>
    </w:p>
    <w:p w14:paraId="27B8ED91" w14:textId="77777777" w:rsidR="00F05159" w:rsidRDefault="00F05159">
      <w:pPr>
        <w:pStyle w:val="CommentText"/>
      </w:pPr>
      <w:r>
        <w:t>otherwise it requires more explanation</w:t>
      </w:r>
    </w:p>
  </w:comment>
  <w:comment w:id="78" w:author="rob" w:date="2017-06-21T09:48:00Z" w:initials="r">
    <w:p w14:paraId="69370C41" w14:textId="37F82514" w:rsidR="00F05159" w:rsidRDefault="00F05159">
      <w:pPr>
        <w:pStyle w:val="CommentText"/>
      </w:pPr>
      <w:r>
        <w:rPr>
          <w:rStyle w:val="CommentReference"/>
        </w:rPr>
        <w:annotationRef/>
      </w:r>
      <w:r>
        <w:t>Are these from the non-network SNP to gene mappings?</w:t>
      </w:r>
    </w:p>
  </w:comment>
  <w:comment w:id="79" w:author="Owen Hoekenga" w:date="2017-07-18T20:05:00Z" w:initials="OAH">
    <w:p w14:paraId="59860FBE" w14:textId="5D69A73F" w:rsidR="00F05159" w:rsidRDefault="00F05159">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80" w:author="rob" w:date="2017-06-21T09:48:00Z" w:initials="r">
    <w:p w14:paraId="5D5C4896" w14:textId="77777777" w:rsidR="00F05159" w:rsidRDefault="00F05159" w:rsidP="00940164">
      <w:pPr>
        <w:pStyle w:val="CommentText"/>
      </w:pPr>
      <w:r>
        <w:rPr>
          <w:rStyle w:val="CommentReference"/>
        </w:rPr>
        <w:annotationRef/>
      </w:r>
      <w:r>
        <w:t>Not a hit for Al</w:t>
      </w:r>
    </w:p>
  </w:comment>
  <w:comment w:id="82" w:author="cmyers" w:date="2017-06-23T05:33:00Z" w:initials="c">
    <w:p w14:paraId="51566568" w14:textId="7A7D17B3" w:rsidR="00F05159" w:rsidRDefault="00F05159">
      <w:pPr>
        <w:pStyle w:val="CommentText"/>
      </w:pPr>
      <w:r>
        <w:rPr>
          <w:rStyle w:val="CommentReference"/>
        </w:rPr>
        <w:annotationRef/>
      </w:r>
      <w:r>
        <w:t>I think we need some kind of concluding 1-2 sentences that wraps this whole section up.  what are our take-home conclusions about d9?</w:t>
      </w:r>
    </w:p>
  </w:comment>
  <w:comment w:id="84" w:author="Owen Hoekenga" w:date="2017-07-18T20:11:00Z" w:initials="OAH">
    <w:p w14:paraId="4EF84934" w14:textId="0573A64F" w:rsidR="00F05159" w:rsidRDefault="00F05159">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85" w:author="rob" w:date="2017-07-07T00:00:00Z" w:initials="rs">
    <w:p w14:paraId="75E05570" w14:textId="42B68C3F" w:rsidR="00F05159" w:rsidRDefault="00F05159">
      <w:pPr>
        <w:pStyle w:val="CommentText"/>
      </w:pPr>
      <w:r>
        <w:rPr>
          <w:rStyle w:val="CommentReference"/>
        </w:rPr>
        <w:annotationRef/>
      </w:r>
      <w:r>
        <w:t>Rob TODO</w:t>
      </w:r>
    </w:p>
  </w:comment>
  <w:comment w:id="86" w:author="Owen Hoekenga" w:date="2017-07-18T20:14:00Z" w:initials="OAH">
    <w:p w14:paraId="522252A5" w14:textId="79F97F2F" w:rsidR="00F05159" w:rsidRDefault="00F05159">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87" w:author="cmyers" w:date="2017-06-26T05:51:00Z" w:initials="c">
    <w:p w14:paraId="651E5A78" w14:textId="77777777" w:rsidR="00F05159" w:rsidRDefault="00F05159"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88" w:author="rob" w:date="2017-07-07T09:47:00Z" w:initials="rs">
    <w:p w14:paraId="79CFF803" w14:textId="1D45A872" w:rsidR="00F05159" w:rsidRDefault="00F05159">
      <w:pPr>
        <w:pStyle w:val="CommentText"/>
      </w:pPr>
      <w:r>
        <w:rPr>
          <w:rStyle w:val="CommentReference"/>
        </w:rPr>
        <w:annotationRef/>
      </w:r>
      <w:r>
        <w:t>Robs TODO, I need to break this down.</w:t>
      </w:r>
    </w:p>
  </w:comment>
  <w:comment w:id="89" w:author="rob" w:date="2017-07-05T20:28:00Z" w:initials="rs">
    <w:p w14:paraId="7331CF6F" w14:textId="3BA8CE37" w:rsidR="00F05159" w:rsidRDefault="00F05159">
      <w:pPr>
        <w:pStyle w:val="CommentText"/>
      </w:pPr>
      <w:r>
        <w:rPr>
          <w:rStyle w:val="CommentReference"/>
        </w:rPr>
        <w:annotationRef/>
      </w:r>
      <w:r>
        <w:t>Maize has lots of funding comparatively. Perhaps this could be a funding / diversity ratio?</w:t>
      </w:r>
    </w:p>
  </w:comment>
  <w:comment w:id="90" w:author="Owen Hoekenga" w:date="2017-07-18T20:17:00Z" w:initials="OAH">
    <w:p w14:paraId="74E7670B" w14:textId="7FD3156E" w:rsidR="00F05159" w:rsidRDefault="00F05159">
      <w:pPr>
        <w:pStyle w:val="CommentText"/>
      </w:pPr>
      <w:r>
        <w:rPr>
          <w:rStyle w:val="CommentReference"/>
        </w:rPr>
        <w:annotationRef/>
      </w:r>
      <w:r>
        <w:t>I would beat the Arabidopsis drum instead – even in Arabidopsis, the best studied higher plant, we don’t know the function of a majority of genes.</w:t>
      </w:r>
    </w:p>
  </w:comment>
  <w:comment w:id="91" w:author="Owen Hoekenga" w:date="2017-07-18T20:20:00Z" w:initials="OAH">
    <w:p w14:paraId="5FEA1B4A" w14:textId="2F5335C4" w:rsidR="00F05159" w:rsidRDefault="00F05159">
      <w:pPr>
        <w:pStyle w:val="CommentText"/>
      </w:pPr>
      <w:r>
        <w:rPr>
          <w:rStyle w:val="CommentReference"/>
        </w:rPr>
        <w:annotationRef/>
      </w:r>
      <w:r>
        <w:t xml:space="preserve">I don’t know overlap is the best summation of what got done. We asked which network modeled the gene-gene interactions that underlie the ionomic traits we dissected using GWAS in diverse maize. We find that networks built from genetically diverse samples </w:t>
      </w:r>
      <w:proofErr w:type="spellStart"/>
      <w:r>
        <w:t>out performed</w:t>
      </w:r>
      <w:proofErr w:type="spellEnd"/>
      <w:r>
        <w:t xml:space="preserve"> the developmental survey of a single variety.</w:t>
      </w:r>
    </w:p>
  </w:comment>
  <w:comment w:id="92" w:author="Owen Hoekenga" w:date="2017-07-18T20:21:00Z" w:initials="OAH">
    <w:p w14:paraId="264270C1" w14:textId="47789CCA" w:rsidR="00F05159" w:rsidRDefault="00F05159">
      <w:pPr>
        <w:pStyle w:val="CommentText"/>
      </w:pPr>
      <w:r>
        <w:rPr>
          <w:rStyle w:val="CommentReference"/>
        </w:rPr>
        <w:annotationRef/>
      </w:r>
      <w:proofErr w:type="spellStart"/>
      <w:r>
        <w:t>Ima</w:t>
      </w:r>
      <w:proofErr w:type="spellEnd"/>
      <w:r>
        <w:t xml:space="preserve"> slap you if you use interesting again. Pick a new word to focus the readers’ attention.</w:t>
      </w:r>
    </w:p>
  </w:comment>
  <w:comment w:id="94" w:author="Jean-Michel Michno" w:date="2017-07-27T12:36:00Z" w:initials="JM">
    <w:p w14:paraId="7AA6E257" w14:textId="29F8946D" w:rsidR="00F05159" w:rsidRDefault="00F05159">
      <w:pPr>
        <w:pStyle w:val="CommentText"/>
      </w:pPr>
      <w:r>
        <w:rPr>
          <w:rStyle w:val="CommentReference"/>
        </w:rPr>
        <w:annotationRef/>
      </w:r>
      <w:r>
        <w:t xml:space="preserve">This should just be about how you did the analysis. You should remove any statistics and/or details about enrichment should be put into the results. </w:t>
      </w:r>
    </w:p>
  </w:comment>
  <w:comment w:id="96" w:author="Jean-Michel Michno" w:date="2017-07-27T12:01:00Z" w:initials="JM">
    <w:p w14:paraId="1A3E8617" w14:textId="3ED27092" w:rsidR="00F05159" w:rsidRDefault="00F05159">
      <w:pPr>
        <w:pStyle w:val="CommentText"/>
      </w:pPr>
      <w:r>
        <w:rPr>
          <w:rStyle w:val="CommentReference"/>
        </w:rPr>
        <w:annotationRef/>
      </w:r>
      <w:r>
        <w:t xml:space="preserve">This is too generic, you need to explain what “process means”. Min/Max FPKM, variation needed, etc. Unless these are default parameters. Or reference </w:t>
      </w:r>
      <w:proofErr w:type="spellStart"/>
      <w:r>
        <w:t>Supp</w:t>
      </w:r>
      <w:proofErr w:type="spellEnd"/>
      <w:r>
        <w:t xml:space="preserve"> file 1 for more detail. </w:t>
      </w:r>
    </w:p>
  </w:comment>
  <w:comment w:id="97" w:author="Jean-Michel Michno" w:date="2017-07-27T12:06:00Z" w:initials="JM">
    <w:p w14:paraId="30FFE646" w14:textId="0172A381" w:rsidR="00F05159" w:rsidRDefault="00F05159">
      <w:pPr>
        <w:pStyle w:val="CommentText"/>
      </w:pPr>
      <w:r>
        <w:rPr>
          <w:rStyle w:val="CommentReference"/>
        </w:rPr>
        <w:annotationRef/>
      </w:r>
      <w:r>
        <w:t>What kind of normalization</w:t>
      </w:r>
    </w:p>
  </w:comment>
  <w:comment w:id="100" w:author="Jean-Michel Michno" w:date="2017-07-27T12:43:00Z" w:initials="JM">
    <w:p w14:paraId="6A810F29" w14:textId="3317D616" w:rsidR="00F05159" w:rsidRDefault="00F05159">
      <w:pPr>
        <w:pStyle w:val="CommentText"/>
      </w:pPr>
      <w:r>
        <w:rPr>
          <w:rStyle w:val="CommentReference"/>
        </w:rPr>
        <w:annotationRef/>
      </w:r>
      <w:r>
        <w:t>This should be in results not methods</w:t>
      </w:r>
    </w:p>
  </w:comment>
  <w:comment w:id="95" w:author="Jean-Michel Michno" w:date="2017-07-27T12:44:00Z" w:initials="JM">
    <w:p w14:paraId="5A70DC8A" w14:textId="1D1B96C3" w:rsidR="00F05159" w:rsidRDefault="00F05159">
      <w:pPr>
        <w:pStyle w:val="CommentText"/>
      </w:pPr>
      <w:r>
        <w:rPr>
          <w:rStyle w:val="CommentReference"/>
        </w:rPr>
        <w:annotationRef/>
      </w:r>
      <w:r>
        <w:t xml:space="preserve">This can be reduced into, What data, what we do to build networks, how we asses quality. Stats on the networks should be in results. </w:t>
      </w:r>
    </w:p>
  </w:comment>
  <w:comment w:id="102" w:author="Jean-Michel Michno" w:date="2017-07-27T12:47:00Z" w:initials="JM">
    <w:p w14:paraId="1B94F6D1" w14:textId="7DFBE0F1" w:rsidR="00F05159" w:rsidRDefault="00F05159">
      <w:pPr>
        <w:pStyle w:val="CommentText"/>
      </w:pPr>
      <w:r>
        <w:rPr>
          <w:rStyle w:val="CommentReference"/>
        </w:rPr>
        <w:annotationRef/>
      </w:r>
      <w:r>
        <w:t xml:space="preserve">You mean strongest effective loci? Based off what metric. That should be mentioned. </w:t>
      </w:r>
    </w:p>
  </w:comment>
  <w:comment w:id="107" w:author="Jean-Michel Michno" w:date="2017-07-27T12:48:00Z" w:initials="JM">
    <w:p w14:paraId="58A2DE82" w14:textId="762E0415" w:rsidR="00F05159" w:rsidRDefault="00F05159">
      <w:pPr>
        <w:pStyle w:val="CommentText"/>
      </w:pPr>
      <w:r>
        <w:rPr>
          <w:rStyle w:val="CommentReference"/>
        </w:rPr>
        <w:annotationRef/>
      </w:r>
      <w:r>
        <w:t xml:space="preserve">Where was it downloaded from </w:t>
      </w:r>
    </w:p>
  </w:comment>
  <w:comment w:id="109" w:author="Jean-Michel Michno" w:date="2017-07-27T12:50:00Z" w:initials="JM">
    <w:p w14:paraId="6BAEB3AA" w14:textId="210AD2D9" w:rsidR="00F05159" w:rsidRDefault="00F05159">
      <w:pPr>
        <w:pStyle w:val="CommentText"/>
      </w:pPr>
      <w:r>
        <w:rPr>
          <w:rStyle w:val="CommentReference"/>
        </w:rPr>
        <w:annotationRef/>
      </w:r>
      <w:r>
        <w:t>Should we specify that we are using the Z-score 3 cutoff to make it more clear?</w:t>
      </w:r>
    </w:p>
  </w:comment>
  <w:comment w:id="117" w:author="Jean-Michel Michno" w:date="2017-07-27T12:52:00Z" w:initials="JM">
    <w:p w14:paraId="0758D730" w14:textId="366180C6" w:rsidR="00F05159" w:rsidRDefault="00F05159">
      <w:pPr>
        <w:pStyle w:val="CommentText"/>
      </w:pPr>
      <w:r>
        <w:rPr>
          <w:rStyle w:val="CommentReference"/>
        </w:rPr>
        <w:annotationRef/>
      </w:r>
      <w:r>
        <w:t>Justify why</w:t>
      </w:r>
    </w:p>
  </w:comment>
  <w:comment w:id="119" w:author="Jean-Michel Michno" w:date="2017-07-27T13:00:00Z" w:initials="JM">
    <w:p w14:paraId="14162279" w14:textId="2899BF95" w:rsidR="00F05159" w:rsidRDefault="00F05159">
      <w:pPr>
        <w:pStyle w:val="CommentText"/>
      </w:pPr>
      <w:r>
        <w:rPr>
          <w:rStyle w:val="CommentReference"/>
        </w:rPr>
        <w:annotationRef/>
      </w:r>
      <w:r>
        <w:t>You mention what GO means earlier</w:t>
      </w:r>
    </w:p>
  </w:comment>
  <w:comment w:id="124" w:author="rob" w:date="2017-06-21T09:48:00Z" w:initials="rs">
    <w:p w14:paraId="26E7D31E" w14:textId="635FD742" w:rsidR="00F05159" w:rsidRDefault="00F05159">
      <w:pPr>
        <w:pStyle w:val="CommentText"/>
      </w:pPr>
      <w:r>
        <w:rPr>
          <w:rStyle w:val="CommentReference"/>
        </w:rPr>
        <w:annotationRef/>
      </w:r>
      <w:r>
        <w:t xml:space="preserve">Add in methods for </w:t>
      </w:r>
      <w:proofErr w:type="spellStart"/>
      <w:r>
        <w:t>AllLocs</w:t>
      </w:r>
      <w:proofErr w:type="spellEnd"/>
      <w:r>
        <w:t xml:space="preserve"> after </w:t>
      </w:r>
      <w:proofErr w:type="spellStart"/>
      <w:r>
        <w:t>Gregs</w:t>
      </w:r>
      <w:proofErr w:type="spellEnd"/>
      <w:r>
        <w:t xml:space="preserve"> paper comes out.</w:t>
      </w:r>
    </w:p>
  </w:comment>
  <w:comment w:id="125" w:author="Jean-Michel Michno" w:date="2017-07-27T13:29:00Z" w:initials="JM">
    <w:p w14:paraId="4BF53DCB" w14:textId="214D2625" w:rsidR="00F05159" w:rsidRDefault="00F05159">
      <w:pPr>
        <w:pStyle w:val="CommentText"/>
      </w:pPr>
      <w:r>
        <w:rPr>
          <w:rStyle w:val="CommentReference"/>
        </w:rPr>
        <w:annotationRef/>
      </w:r>
      <w:r>
        <w:t>Typically people use brand name of machine or model number</w:t>
      </w:r>
    </w:p>
  </w:comment>
  <w:comment w:id="131" w:author="Jean-Michel Michno" w:date="2017-07-27T13:42:00Z" w:initials="JM">
    <w:p w14:paraId="08B534CA" w14:textId="77777777" w:rsidR="00F05159" w:rsidRDefault="00F05159" w:rsidP="00817AB6">
      <w:pPr>
        <w:pStyle w:val="CommentText"/>
      </w:pPr>
      <w:r>
        <w:rPr>
          <w:rStyle w:val="CommentReference"/>
        </w:rPr>
        <w:annotationRef/>
      </w:r>
      <w:r>
        <w:rPr>
          <w:rStyle w:val="CommentReference"/>
        </w:rPr>
        <w:annotationRef/>
      </w:r>
      <w:r>
        <w:t xml:space="preserve">Should have a short descriptive sentence here like you did for </w:t>
      </w:r>
      <w:proofErr w:type="spellStart"/>
      <w:r>
        <w:t>Supp</w:t>
      </w:r>
      <w:proofErr w:type="spellEnd"/>
      <w:r>
        <w:t xml:space="preserve"> 1,2, 3</w:t>
      </w:r>
    </w:p>
    <w:p w14:paraId="1D39D9CE" w14:textId="4F6579F8" w:rsidR="00F05159" w:rsidRDefault="00F05159">
      <w:pPr>
        <w:pStyle w:val="CommentText"/>
      </w:pPr>
    </w:p>
  </w:comment>
  <w:comment w:id="132" w:author="Jean-Michel Michno" w:date="2017-07-27T13:43:00Z" w:initials="JM">
    <w:p w14:paraId="74AD6510" w14:textId="48CD729E" w:rsidR="00F05159" w:rsidRDefault="00F05159">
      <w:pPr>
        <w:pStyle w:val="CommentText"/>
      </w:pPr>
      <w:r>
        <w:rPr>
          <w:rStyle w:val="CommentReference"/>
        </w:rPr>
        <w:annotationRef/>
      </w:r>
      <w:r>
        <w:t>Legends are for what the figure is, not the interpretations of it. I think you can remove this.</w:t>
      </w:r>
    </w:p>
  </w:comment>
  <w:comment w:id="135" w:author="Jean-Michel Michno" w:date="2017-07-27T13:49:00Z" w:initials="JM">
    <w:p w14:paraId="72B8AB72" w14:textId="253B78A4" w:rsidR="00F05159" w:rsidRDefault="00F05159">
      <w:pPr>
        <w:pStyle w:val="CommentText"/>
      </w:pPr>
      <w:r>
        <w:rPr>
          <w:rStyle w:val="CommentReference"/>
        </w:rPr>
        <w:annotationRef/>
      </w:r>
      <w:r>
        <w:t xml:space="preserve"> If this is density and locality, why are the distributions titled Ionome element and GO terms? Could be confusing to the reader. </w:t>
      </w:r>
      <w:proofErr w:type="spellStart"/>
      <w:r>
        <w:t>Mayber</w:t>
      </w:r>
      <w:proofErr w:type="spellEnd"/>
      <w:r>
        <w:t xml:space="preserve"> expand on the legend some more.</w:t>
      </w:r>
    </w:p>
  </w:comment>
  <w:comment w:id="144" w:author="Jean-Michel Michno" w:date="2017-07-27T15:00:00Z" w:initials="JM">
    <w:p w14:paraId="79E8EB2D" w14:textId="079F32BA" w:rsidR="00761DBE" w:rsidRDefault="00761DBE">
      <w:pPr>
        <w:pStyle w:val="CommentText"/>
      </w:pPr>
      <w:r>
        <w:rPr>
          <w:rStyle w:val="CommentReference"/>
        </w:rPr>
        <w:annotationRef/>
      </w:r>
      <w:r>
        <w:t>Looks goo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5D5602" w15:done="0"/>
  <w15:commentEx w15:paraId="7BADE749" w15:done="0"/>
  <w15:commentEx w15:paraId="3A2A501E" w15:done="0"/>
  <w15:commentEx w15:paraId="519949FB" w15:done="0"/>
  <w15:commentEx w15:paraId="48AD7642" w15:done="0"/>
  <w15:commentEx w15:paraId="7C7D0304" w15:done="0"/>
  <w15:commentEx w15:paraId="2F9EF8BA" w15:done="0"/>
  <w15:commentEx w15:paraId="5807BC01" w15:done="0"/>
  <w15:commentEx w15:paraId="60AEE6E3" w15:done="0"/>
  <w15:commentEx w15:paraId="67579D30" w15:done="0"/>
  <w15:commentEx w15:paraId="04ECAE41" w15:done="0"/>
  <w15:commentEx w15:paraId="06E5A764" w15:paraIdParent="04ECAE41" w15:done="0"/>
  <w15:commentEx w15:paraId="4CE19616" w15:done="0"/>
  <w15:commentEx w15:paraId="2D7F9FDB" w15:done="0"/>
  <w15:commentEx w15:paraId="79405A19" w15:done="0"/>
  <w15:commentEx w15:paraId="07A531F1" w15:done="0"/>
  <w15:commentEx w15:paraId="7101DE9F" w15:done="0"/>
  <w15:commentEx w15:paraId="0A579B6F" w15:done="0"/>
  <w15:commentEx w15:paraId="2D193DB3" w15:done="0"/>
  <w15:commentEx w15:paraId="7C9953ED" w15:done="0"/>
  <w15:commentEx w15:paraId="63906E6D" w15:done="0"/>
  <w15:commentEx w15:paraId="2108DEB0" w15:paraIdParent="63906E6D" w15:done="0"/>
  <w15:commentEx w15:paraId="3F0547A6" w15:done="0"/>
  <w15:commentEx w15:paraId="4AE5BB30" w15:paraIdParent="3F0547A6" w15:done="0"/>
  <w15:commentEx w15:paraId="0C34E6B8" w15:done="0"/>
  <w15:commentEx w15:paraId="5C3E0126" w15:done="0"/>
  <w15:commentEx w15:paraId="3DA210AC" w15:done="0"/>
  <w15:commentEx w15:paraId="1E9DB110" w15:done="0"/>
  <w15:commentEx w15:paraId="629E4EC2" w15:done="0"/>
  <w15:commentEx w15:paraId="37C7913C" w15:done="0"/>
  <w15:commentEx w15:paraId="396D00AC" w15:done="0"/>
  <w15:commentEx w15:paraId="338CB176" w15:done="0"/>
  <w15:commentEx w15:paraId="1C6FAF4C" w15:done="0"/>
  <w15:commentEx w15:paraId="11A2D244" w15:done="0"/>
  <w15:commentEx w15:paraId="17E0B1EE" w15:done="0"/>
  <w15:commentEx w15:paraId="35CE2E4D" w15:done="0"/>
  <w15:commentEx w15:paraId="6C478ACC" w15:done="0"/>
  <w15:commentEx w15:paraId="136143BA" w15:done="0"/>
  <w15:commentEx w15:paraId="45AFB188" w15:done="0"/>
  <w15:commentEx w15:paraId="0218D78B" w15:done="0"/>
  <w15:commentEx w15:paraId="03761999" w15:done="0"/>
  <w15:commentEx w15:paraId="5C19760F" w15:done="0"/>
  <w15:commentEx w15:paraId="0B0C034B" w15:done="0"/>
  <w15:commentEx w15:paraId="23EA5AC4" w15:done="0"/>
  <w15:commentEx w15:paraId="75C93344" w15:done="0"/>
  <w15:commentEx w15:paraId="1BD997B0" w15:done="0"/>
  <w15:commentEx w15:paraId="1E1BA3F0"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75E05570" w15:done="0"/>
  <w15:commentEx w15:paraId="522252A5" w15:done="0"/>
  <w15:commentEx w15:paraId="651E5A78" w15:done="0"/>
  <w15:commentEx w15:paraId="79CFF803" w15:done="0"/>
  <w15:commentEx w15:paraId="7331CF6F" w15:done="0"/>
  <w15:commentEx w15:paraId="74E7670B" w15:done="0"/>
  <w15:commentEx w15:paraId="5FEA1B4A" w15:done="0"/>
  <w15:commentEx w15:paraId="264270C1" w15:done="0"/>
  <w15:commentEx w15:paraId="7AA6E257" w15:done="0"/>
  <w15:commentEx w15:paraId="1A3E8617" w15:done="0"/>
  <w15:commentEx w15:paraId="30FFE646" w15:done="0"/>
  <w15:commentEx w15:paraId="6A810F29" w15:done="0"/>
  <w15:commentEx w15:paraId="5A70DC8A" w15:done="0"/>
  <w15:commentEx w15:paraId="1B94F6D1" w15:done="0"/>
  <w15:commentEx w15:paraId="58A2DE82" w15:done="0"/>
  <w15:commentEx w15:paraId="6BAEB3AA" w15:done="0"/>
  <w15:commentEx w15:paraId="0758D730" w15:done="0"/>
  <w15:commentEx w15:paraId="14162279" w15:done="0"/>
  <w15:commentEx w15:paraId="26E7D31E" w15:done="0"/>
  <w15:commentEx w15:paraId="4BF53DCB" w15:done="0"/>
  <w15:commentEx w15:paraId="1D39D9CE" w15:done="0"/>
  <w15:commentEx w15:paraId="74AD6510" w15:done="0"/>
  <w15:commentEx w15:paraId="72B8AB72" w15:done="0"/>
  <w15:commentEx w15:paraId="79E8EB2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BCF21B" w14:textId="77777777" w:rsidR="00A2024C" w:rsidRDefault="00A2024C" w:rsidP="006804EA">
      <w:r>
        <w:separator/>
      </w:r>
    </w:p>
  </w:endnote>
  <w:endnote w:type="continuationSeparator" w:id="0">
    <w:p w14:paraId="564E72E3" w14:textId="77777777" w:rsidR="00A2024C" w:rsidRDefault="00A2024C" w:rsidP="006804EA">
      <w:r>
        <w:continuationSeparator/>
      </w:r>
    </w:p>
  </w:endnote>
  <w:endnote w:type="continuationNotice" w:id="1">
    <w:p w14:paraId="2C89C1DD" w14:textId="77777777" w:rsidR="00A2024C" w:rsidRDefault="00A202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352AB49F" w:rsidR="00F05159" w:rsidRDefault="00F05159" w:rsidP="006804EA">
        <w:pPr>
          <w:pStyle w:val="Footer"/>
        </w:pPr>
        <w:r>
          <w:fldChar w:fldCharType="begin"/>
        </w:r>
        <w:r w:rsidRPr="006A5509">
          <w:instrText xml:space="preserve"> PAGE   \* MERGEFORMAT </w:instrText>
        </w:r>
        <w:r>
          <w:fldChar w:fldCharType="separate"/>
        </w:r>
        <w:r w:rsidR="009C1A85">
          <w:rPr>
            <w:noProof/>
          </w:rPr>
          <w:t>34</w:t>
        </w:r>
        <w:r>
          <w:rPr>
            <w:noProof/>
          </w:rPr>
          <w:fldChar w:fldCharType="end"/>
        </w:r>
      </w:p>
    </w:sdtContent>
  </w:sdt>
  <w:p w14:paraId="1025D76A" w14:textId="77777777" w:rsidR="00F05159" w:rsidRDefault="00F05159"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38CE21" w14:textId="77777777" w:rsidR="00A2024C" w:rsidRDefault="00A2024C" w:rsidP="006804EA">
      <w:r>
        <w:separator/>
      </w:r>
    </w:p>
  </w:footnote>
  <w:footnote w:type="continuationSeparator" w:id="0">
    <w:p w14:paraId="6D493314" w14:textId="77777777" w:rsidR="00A2024C" w:rsidRDefault="00A2024C" w:rsidP="006804EA">
      <w:r>
        <w:continuationSeparator/>
      </w:r>
    </w:p>
  </w:footnote>
  <w:footnote w:type="continuationNotice" w:id="1">
    <w:p w14:paraId="3361B884" w14:textId="77777777" w:rsidR="00A2024C" w:rsidRDefault="00A2024C">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F05159" w:rsidRDefault="00F051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Jean-Michel Michno">
    <w15:presenceInfo w15:providerId="Windows Live" w15:userId="18f65c6c2dc46a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UztbCwtDS3MDOxNDBT0lEKTi0uzszPAykwrAUAr/99ISwAAAA="/>
  </w:docVars>
  <w:rsids>
    <w:rsidRoot w:val="00E3768D"/>
    <w:rsid w:val="00000171"/>
    <w:rsid w:val="00002A0F"/>
    <w:rsid w:val="00003079"/>
    <w:rsid w:val="000037D3"/>
    <w:rsid w:val="00004B2D"/>
    <w:rsid w:val="000053A5"/>
    <w:rsid w:val="000054F8"/>
    <w:rsid w:val="00005604"/>
    <w:rsid w:val="00005D7D"/>
    <w:rsid w:val="000070EF"/>
    <w:rsid w:val="00007B48"/>
    <w:rsid w:val="00007E6A"/>
    <w:rsid w:val="00007E84"/>
    <w:rsid w:val="000106F2"/>
    <w:rsid w:val="00010C70"/>
    <w:rsid w:val="0001100A"/>
    <w:rsid w:val="0001157A"/>
    <w:rsid w:val="000123DF"/>
    <w:rsid w:val="00013461"/>
    <w:rsid w:val="00013835"/>
    <w:rsid w:val="000145CA"/>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5A0"/>
    <w:rsid w:val="00052D84"/>
    <w:rsid w:val="000532E7"/>
    <w:rsid w:val="000534C7"/>
    <w:rsid w:val="000537C5"/>
    <w:rsid w:val="00054552"/>
    <w:rsid w:val="0005469E"/>
    <w:rsid w:val="000561D7"/>
    <w:rsid w:val="000565B8"/>
    <w:rsid w:val="000565D6"/>
    <w:rsid w:val="00056987"/>
    <w:rsid w:val="0005741C"/>
    <w:rsid w:val="0006124C"/>
    <w:rsid w:val="00061FDD"/>
    <w:rsid w:val="0006268D"/>
    <w:rsid w:val="000629DC"/>
    <w:rsid w:val="00062AFD"/>
    <w:rsid w:val="0006497B"/>
    <w:rsid w:val="00064FEA"/>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801F9"/>
    <w:rsid w:val="0008030B"/>
    <w:rsid w:val="00080854"/>
    <w:rsid w:val="00080A4A"/>
    <w:rsid w:val="0008104C"/>
    <w:rsid w:val="000813D3"/>
    <w:rsid w:val="00081AF7"/>
    <w:rsid w:val="00081CE1"/>
    <w:rsid w:val="0008296B"/>
    <w:rsid w:val="000829A0"/>
    <w:rsid w:val="000832A9"/>
    <w:rsid w:val="00086EFB"/>
    <w:rsid w:val="000872C5"/>
    <w:rsid w:val="00087DC9"/>
    <w:rsid w:val="00091669"/>
    <w:rsid w:val="00091B42"/>
    <w:rsid w:val="00093372"/>
    <w:rsid w:val="000942CF"/>
    <w:rsid w:val="00094D01"/>
    <w:rsid w:val="0009516B"/>
    <w:rsid w:val="00095363"/>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71F2"/>
    <w:rsid w:val="000A7CE0"/>
    <w:rsid w:val="000B05C3"/>
    <w:rsid w:val="000B0D12"/>
    <w:rsid w:val="000B104B"/>
    <w:rsid w:val="000B1204"/>
    <w:rsid w:val="000B3CC5"/>
    <w:rsid w:val="000B49C3"/>
    <w:rsid w:val="000B49DA"/>
    <w:rsid w:val="000B52B4"/>
    <w:rsid w:val="000B5314"/>
    <w:rsid w:val="000B5AB0"/>
    <w:rsid w:val="000B5F2F"/>
    <w:rsid w:val="000B6E8F"/>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6272"/>
    <w:rsid w:val="001069EA"/>
    <w:rsid w:val="00107198"/>
    <w:rsid w:val="00110BBB"/>
    <w:rsid w:val="0011248E"/>
    <w:rsid w:val="0011301D"/>
    <w:rsid w:val="00115C93"/>
    <w:rsid w:val="00115F88"/>
    <w:rsid w:val="00117375"/>
    <w:rsid w:val="00117DF5"/>
    <w:rsid w:val="001203F8"/>
    <w:rsid w:val="00120DF6"/>
    <w:rsid w:val="001216B4"/>
    <w:rsid w:val="00123247"/>
    <w:rsid w:val="00123B20"/>
    <w:rsid w:val="00123FBC"/>
    <w:rsid w:val="001243AB"/>
    <w:rsid w:val="00125AAE"/>
    <w:rsid w:val="001260BB"/>
    <w:rsid w:val="001260C5"/>
    <w:rsid w:val="00126D2D"/>
    <w:rsid w:val="00126FBB"/>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1DF1"/>
    <w:rsid w:val="001524EF"/>
    <w:rsid w:val="001527AE"/>
    <w:rsid w:val="00153EAF"/>
    <w:rsid w:val="0015467D"/>
    <w:rsid w:val="00154DDB"/>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A38"/>
    <w:rsid w:val="00164B1D"/>
    <w:rsid w:val="00165871"/>
    <w:rsid w:val="001665B0"/>
    <w:rsid w:val="0016670A"/>
    <w:rsid w:val="00167378"/>
    <w:rsid w:val="00167855"/>
    <w:rsid w:val="00167969"/>
    <w:rsid w:val="001701CE"/>
    <w:rsid w:val="00170A42"/>
    <w:rsid w:val="00172E14"/>
    <w:rsid w:val="00173E06"/>
    <w:rsid w:val="00174303"/>
    <w:rsid w:val="0017442E"/>
    <w:rsid w:val="0017463A"/>
    <w:rsid w:val="0017480F"/>
    <w:rsid w:val="00174CF3"/>
    <w:rsid w:val="00175215"/>
    <w:rsid w:val="001758A8"/>
    <w:rsid w:val="0017733D"/>
    <w:rsid w:val="00177A2A"/>
    <w:rsid w:val="00177AF6"/>
    <w:rsid w:val="0018030E"/>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FCE"/>
    <w:rsid w:val="001970A2"/>
    <w:rsid w:val="001977AE"/>
    <w:rsid w:val="0019799E"/>
    <w:rsid w:val="001A0648"/>
    <w:rsid w:val="001A2D64"/>
    <w:rsid w:val="001A2E3A"/>
    <w:rsid w:val="001A35D6"/>
    <w:rsid w:val="001A4E01"/>
    <w:rsid w:val="001A50B4"/>
    <w:rsid w:val="001A5692"/>
    <w:rsid w:val="001A58D8"/>
    <w:rsid w:val="001A5BB1"/>
    <w:rsid w:val="001A61E0"/>
    <w:rsid w:val="001A6DBD"/>
    <w:rsid w:val="001A71E4"/>
    <w:rsid w:val="001A7232"/>
    <w:rsid w:val="001A7361"/>
    <w:rsid w:val="001B0872"/>
    <w:rsid w:val="001B0A54"/>
    <w:rsid w:val="001B0D8D"/>
    <w:rsid w:val="001B1541"/>
    <w:rsid w:val="001B23B4"/>
    <w:rsid w:val="001B34B3"/>
    <w:rsid w:val="001B363D"/>
    <w:rsid w:val="001B5A30"/>
    <w:rsid w:val="001B5E24"/>
    <w:rsid w:val="001B663E"/>
    <w:rsid w:val="001B6BF1"/>
    <w:rsid w:val="001C0237"/>
    <w:rsid w:val="001C0B1D"/>
    <w:rsid w:val="001C0FC8"/>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F39"/>
    <w:rsid w:val="001F119B"/>
    <w:rsid w:val="001F196B"/>
    <w:rsid w:val="001F20B4"/>
    <w:rsid w:val="001F27D0"/>
    <w:rsid w:val="001F281D"/>
    <w:rsid w:val="001F2F9D"/>
    <w:rsid w:val="001F34DB"/>
    <w:rsid w:val="001F372D"/>
    <w:rsid w:val="001F53C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2927"/>
    <w:rsid w:val="00213697"/>
    <w:rsid w:val="0021372C"/>
    <w:rsid w:val="00213D28"/>
    <w:rsid w:val="00214359"/>
    <w:rsid w:val="0021575E"/>
    <w:rsid w:val="00216CCB"/>
    <w:rsid w:val="0021714E"/>
    <w:rsid w:val="0021784E"/>
    <w:rsid w:val="00217973"/>
    <w:rsid w:val="0022195B"/>
    <w:rsid w:val="002222D2"/>
    <w:rsid w:val="0022246A"/>
    <w:rsid w:val="00222679"/>
    <w:rsid w:val="002235FA"/>
    <w:rsid w:val="00223F9C"/>
    <w:rsid w:val="002245D7"/>
    <w:rsid w:val="002248CB"/>
    <w:rsid w:val="00225499"/>
    <w:rsid w:val="00225B5A"/>
    <w:rsid w:val="00226670"/>
    <w:rsid w:val="002266D0"/>
    <w:rsid w:val="00226C70"/>
    <w:rsid w:val="00226D5C"/>
    <w:rsid w:val="00227ED2"/>
    <w:rsid w:val="00230BB6"/>
    <w:rsid w:val="00234284"/>
    <w:rsid w:val="0023461E"/>
    <w:rsid w:val="00235972"/>
    <w:rsid w:val="0023599B"/>
    <w:rsid w:val="00235BD5"/>
    <w:rsid w:val="002373A3"/>
    <w:rsid w:val="00237FA8"/>
    <w:rsid w:val="00240413"/>
    <w:rsid w:val="00240B0D"/>
    <w:rsid w:val="00241FD8"/>
    <w:rsid w:val="002428A7"/>
    <w:rsid w:val="00243D5C"/>
    <w:rsid w:val="002443A0"/>
    <w:rsid w:val="002444A7"/>
    <w:rsid w:val="0024476A"/>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185D"/>
    <w:rsid w:val="002670AF"/>
    <w:rsid w:val="002677E6"/>
    <w:rsid w:val="00267A6E"/>
    <w:rsid w:val="00270F9B"/>
    <w:rsid w:val="0027128D"/>
    <w:rsid w:val="00271520"/>
    <w:rsid w:val="00272638"/>
    <w:rsid w:val="00273E69"/>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35B0"/>
    <w:rsid w:val="002D396F"/>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BB4"/>
    <w:rsid w:val="00300155"/>
    <w:rsid w:val="003005F7"/>
    <w:rsid w:val="00300B7C"/>
    <w:rsid w:val="00301559"/>
    <w:rsid w:val="00301C69"/>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1863"/>
    <w:rsid w:val="00321F88"/>
    <w:rsid w:val="00322436"/>
    <w:rsid w:val="00322EAE"/>
    <w:rsid w:val="003235DF"/>
    <w:rsid w:val="00323ED2"/>
    <w:rsid w:val="003246AF"/>
    <w:rsid w:val="00324E16"/>
    <w:rsid w:val="00325376"/>
    <w:rsid w:val="00326640"/>
    <w:rsid w:val="00326F55"/>
    <w:rsid w:val="00330666"/>
    <w:rsid w:val="00330ED2"/>
    <w:rsid w:val="00331116"/>
    <w:rsid w:val="00331207"/>
    <w:rsid w:val="00332B7B"/>
    <w:rsid w:val="00333516"/>
    <w:rsid w:val="00333FD6"/>
    <w:rsid w:val="00335009"/>
    <w:rsid w:val="00335A6D"/>
    <w:rsid w:val="003363AF"/>
    <w:rsid w:val="0033644C"/>
    <w:rsid w:val="00336DEA"/>
    <w:rsid w:val="003373EF"/>
    <w:rsid w:val="003374CD"/>
    <w:rsid w:val="0033787A"/>
    <w:rsid w:val="00340496"/>
    <w:rsid w:val="003407DD"/>
    <w:rsid w:val="00341416"/>
    <w:rsid w:val="003426E6"/>
    <w:rsid w:val="00342DA1"/>
    <w:rsid w:val="00344813"/>
    <w:rsid w:val="00345B20"/>
    <w:rsid w:val="003473EF"/>
    <w:rsid w:val="00347D4E"/>
    <w:rsid w:val="00350078"/>
    <w:rsid w:val="00350B28"/>
    <w:rsid w:val="0035420E"/>
    <w:rsid w:val="00354A52"/>
    <w:rsid w:val="00354DA0"/>
    <w:rsid w:val="00355692"/>
    <w:rsid w:val="003569FF"/>
    <w:rsid w:val="0035749F"/>
    <w:rsid w:val="00360A0B"/>
    <w:rsid w:val="00360F64"/>
    <w:rsid w:val="00361669"/>
    <w:rsid w:val="0036171F"/>
    <w:rsid w:val="0036374C"/>
    <w:rsid w:val="00363CBA"/>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529B"/>
    <w:rsid w:val="00375CE6"/>
    <w:rsid w:val="0037648F"/>
    <w:rsid w:val="00376EC9"/>
    <w:rsid w:val="003778BF"/>
    <w:rsid w:val="00377947"/>
    <w:rsid w:val="00380825"/>
    <w:rsid w:val="0038274B"/>
    <w:rsid w:val="0038282A"/>
    <w:rsid w:val="00382E9B"/>
    <w:rsid w:val="003830A7"/>
    <w:rsid w:val="00383343"/>
    <w:rsid w:val="00383952"/>
    <w:rsid w:val="00384CA8"/>
    <w:rsid w:val="003857C1"/>
    <w:rsid w:val="00385D3C"/>
    <w:rsid w:val="00386733"/>
    <w:rsid w:val="003867C9"/>
    <w:rsid w:val="0039027B"/>
    <w:rsid w:val="00390B8B"/>
    <w:rsid w:val="00390EB6"/>
    <w:rsid w:val="00392602"/>
    <w:rsid w:val="00393ABF"/>
    <w:rsid w:val="003940D2"/>
    <w:rsid w:val="0039535A"/>
    <w:rsid w:val="003962B7"/>
    <w:rsid w:val="00396956"/>
    <w:rsid w:val="003976B0"/>
    <w:rsid w:val="003976C8"/>
    <w:rsid w:val="00397D5C"/>
    <w:rsid w:val="00397FBD"/>
    <w:rsid w:val="003A0851"/>
    <w:rsid w:val="003A2A02"/>
    <w:rsid w:val="003A2DDF"/>
    <w:rsid w:val="003A30CA"/>
    <w:rsid w:val="003A3FC1"/>
    <w:rsid w:val="003A4B4B"/>
    <w:rsid w:val="003A4EB2"/>
    <w:rsid w:val="003A4FB2"/>
    <w:rsid w:val="003A686A"/>
    <w:rsid w:val="003A6937"/>
    <w:rsid w:val="003A693D"/>
    <w:rsid w:val="003B0547"/>
    <w:rsid w:val="003B1C09"/>
    <w:rsid w:val="003B1DEA"/>
    <w:rsid w:val="003B21EA"/>
    <w:rsid w:val="003B23FD"/>
    <w:rsid w:val="003B245C"/>
    <w:rsid w:val="003B335A"/>
    <w:rsid w:val="003B4778"/>
    <w:rsid w:val="003B47C8"/>
    <w:rsid w:val="003B5A6B"/>
    <w:rsid w:val="003B620D"/>
    <w:rsid w:val="003B6B24"/>
    <w:rsid w:val="003B6F65"/>
    <w:rsid w:val="003C1D86"/>
    <w:rsid w:val="003C2B1E"/>
    <w:rsid w:val="003C4292"/>
    <w:rsid w:val="003C4390"/>
    <w:rsid w:val="003C44F6"/>
    <w:rsid w:val="003C467C"/>
    <w:rsid w:val="003C492C"/>
    <w:rsid w:val="003C50A3"/>
    <w:rsid w:val="003C57D9"/>
    <w:rsid w:val="003C5DD4"/>
    <w:rsid w:val="003C65E8"/>
    <w:rsid w:val="003C6798"/>
    <w:rsid w:val="003C7B9D"/>
    <w:rsid w:val="003D057C"/>
    <w:rsid w:val="003D08D2"/>
    <w:rsid w:val="003D23A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2BBA"/>
    <w:rsid w:val="00402D95"/>
    <w:rsid w:val="00404640"/>
    <w:rsid w:val="004047D8"/>
    <w:rsid w:val="00404A9B"/>
    <w:rsid w:val="00404F18"/>
    <w:rsid w:val="004052C4"/>
    <w:rsid w:val="00406FDD"/>
    <w:rsid w:val="00407B12"/>
    <w:rsid w:val="00407B43"/>
    <w:rsid w:val="00407DA2"/>
    <w:rsid w:val="00407DDC"/>
    <w:rsid w:val="0041034E"/>
    <w:rsid w:val="0041080A"/>
    <w:rsid w:val="004108E6"/>
    <w:rsid w:val="0041098A"/>
    <w:rsid w:val="00410CD4"/>
    <w:rsid w:val="00410D74"/>
    <w:rsid w:val="00410E6F"/>
    <w:rsid w:val="004111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DA8"/>
    <w:rsid w:val="0042047B"/>
    <w:rsid w:val="004205BF"/>
    <w:rsid w:val="00421203"/>
    <w:rsid w:val="00421800"/>
    <w:rsid w:val="00422E90"/>
    <w:rsid w:val="00422FAE"/>
    <w:rsid w:val="00423A57"/>
    <w:rsid w:val="00425147"/>
    <w:rsid w:val="0042760D"/>
    <w:rsid w:val="00430B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2EF8"/>
    <w:rsid w:val="00453A36"/>
    <w:rsid w:val="00454136"/>
    <w:rsid w:val="00454711"/>
    <w:rsid w:val="00454C8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7BA"/>
    <w:rsid w:val="00472F34"/>
    <w:rsid w:val="0047527E"/>
    <w:rsid w:val="00475EC4"/>
    <w:rsid w:val="004764DC"/>
    <w:rsid w:val="00477A35"/>
    <w:rsid w:val="004819B2"/>
    <w:rsid w:val="00481AB7"/>
    <w:rsid w:val="00481F8C"/>
    <w:rsid w:val="00482035"/>
    <w:rsid w:val="00482E60"/>
    <w:rsid w:val="004848FD"/>
    <w:rsid w:val="00484B9A"/>
    <w:rsid w:val="00485A86"/>
    <w:rsid w:val="004860F6"/>
    <w:rsid w:val="00486215"/>
    <w:rsid w:val="00486D6A"/>
    <w:rsid w:val="00490641"/>
    <w:rsid w:val="00490B9A"/>
    <w:rsid w:val="00490C3E"/>
    <w:rsid w:val="00490D9F"/>
    <w:rsid w:val="00492345"/>
    <w:rsid w:val="00493505"/>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12E8"/>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F14"/>
    <w:rsid w:val="004D0B80"/>
    <w:rsid w:val="004D19AC"/>
    <w:rsid w:val="004D3E95"/>
    <w:rsid w:val="004D5327"/>
    <w:rsid w:val="004D5CCE"/>
    <w:rsid w:val="004D67D5"/>
    <w:rsid w:val="004D74CD"/>
    <w:rsid w:val="004D75EF"/>
    <w:rsid w:val="004E0112"/>
    <w:rsid w:val="004E0511"/>
    <w:rsid w:val="004E4742"/>
    <w:rsid w:val="004E4EB5"/>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7083"/>
    <w:rsid w:val="00507696"/>
    <w:rsid w:val="005078AD"/>
    <w:rsid w:val="00510A31"/>
    <w:rsid w:val="00511337"/>
    <w:rsid w:val="00511984"/>
    <w:rsid w:val="00512867"/>
    <w:rsid w:val="00512F77"/>
    <w:rsid w:val="00513279"/>
    <w:rsid w:val="00514001"/>
    <w:rsid w:val="00515562"/>
    <w:rsid w:val="0051580D"/>
    <w:rsid w:val="00516830"/>
    <w:rsid w:val="00516C88"/>
    <w:rsid w:val="00517733"/>
    <w:rsid w:val="00517B7E"/>
    <w:rsid w:val="00517C9A"/>
    <w:rsid w:val="0052020C"/>
    <w:rsid w:val="00520989"/>
    <w:rsid w:val="00521D58"/>
    <w:rsid w:val="0052220F"/>
    <w:rsid w:val="00522960"/>
    <w:rsid w:val="0052435D"/>
    <w:rsid w:val="00524786"/>
    <w:rsid w:val="00525D8E"/>
    <w:rsid w:val="00525EE5"/>
    <w:rsid w:val="00530BEF"/>
    <w:rsid w:val="00531D14"/>
    <w:rsid w:val="00531DB1"/>
    <w:rsid w:val="00533333"/>
    <w:rsid w:val="00533478"/>
    <w:rsid w:val="005338E9"/>
    <w:rsid w:val="00533BD1"/>
    <w:rsid w:val="00534074"/>
    <w:rsid w:val="00534295"/>
    <w:rsid w:val="00534444"/>
    <w:rsid w:val="0053470B"/>
    <w:rsid w:val="005350CB"/>
    <w:rsid w:val="005364E4"/>
    <w:rsid w:val="005365A7"/>
    <w:rsid w:val="00536B23"/>
    <w:rsid w:val="00542EDD"/>
    <w:rsid w:val="00543D15"/>
    <w:rsid w:val="0054740C"/>
    <w:rsid w:val="00547BAB"/>
    <w:rsid w:val="00547FB3"/>
    <w:rsid w:val="0055150D"/>
    <w:rsid w:val="005526FF"/>
    <w:rsid w:val="00552F52"/>
    <w:rsid w:val="00554159"/>
    <w:rsid w:val="00554E02"/>
    <w:rsid w:val="005552A3"/>
    <w:rsid w:val="00555A68"/>
    <w:rsid w:val="005565EC"/>
    <w:rsid w:val="00557C03"/>
    <w:rsid w:val="00557E64"/>
    <w:rsid w:val="005609E9"/>
    <w:rsid w:val="00560C52"/>
    <w:rsid w:val="005613DB"/>
    <w:rsid w:val="005618A4"/>
    <w:rsid w:val="005619D7"/>
    <w:rsid w:val="005637BF"/>
    <w:rsid w:val="0056495B"/>
    <w:rsid w:val="00565108"/>
    <w:rsid w:val="00566221"/>
    <w:rsid w:val="00566540"/>
    <w:rsid w:val="0056750D"/>
    <w:rsid w:val="00567D0E"/>
    <w:rsid w:val="00571A97"/>
    <w:rsid w:val="00571BAE"/>
    <w:rsid w:val="0057252A"/>
    <w:rsid w:val="00572E9A"/>
    <w:rsid w:val="00573E18"/>
    <w:rsid w:val="00573EC0"/>
    <w:rsid w:val="005749DE"/>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EAA"/>
    <w:rsid w:val="00597166"/>
    <w:rsid w:val="00597235"/>
    <w:rsid w:val="00597826"/>
    <w:rsid w:val="00597D0F"/>
    <w:rsid w:val="005A0A81"/>
    <w:rsid w:val="005A162D"/>
    <w:rsid w:val="005A1A7C"/>
    <w:rsid w:val="005A21C7"/>
    <w:rsid w:val="005A3E55"/>
    <w:rsid w:val="005A49F6"/>
    <w:rsid w:val="005A4C13"/>
    <w:rsid w:val="005A51F3"/>
    <w:rsid w:val="005A569A"/>
    <w:rsid w:val="005A5DDF"/>
    <w:rsid w:val="005A6008"/>
    <w:rsid w:val="005A68CF"/>
    <w:rsid w:val="005A6FE9"/>
    <w:rsid w:val="005B088B"/>
    <w:rsid w:val="005B0B49"/>
    <w:rsid w:val="005B1544"/>
    <w:rsid w:val="005B15E2"/>
    <w:rsid w:val="005B467F"/>
    <w:rsid w:val="005B5BAE"/>
    <w:rsid w:val="005B6CA6"/>
    <w:rsid w:val="005C098F"/>
    <w:rsid w:val="005C0C02"/>
    <w:rsid w:val="005C16C6"/>
    <w:rsid w:val="005C18CA"/>
    <w:rsid w:val="005C234B"/>
    <w:rsid w:val="005C2E92"/>
    <w:rsid w:val="005C3122"/>
    <w:rsid w:val="005C3AE1"/>
    <w:rsid w:val="005C3CFB"/>
    <w:rsid w:val="005C48A6"/>
    <w:rsid w:val="005C4E26"/>
    <w:rsid w:val="005C59D7"/>
    <w:rsid w:val="005C64C0"/>
    <w:rsid w:val="005C7735"/>
    <w:rsid w:val="005D0C2C"/>
    <w:rsid w:val="005D11EB"/>
    <w:rsid w:val="005D1859"/>
    <w:rsid w:val="005D1BD9"/>
    <w:rsid w:val="005D2030"/>
    <w:rsid w:val="005D204C"/>
    <w:rsid w:val="005D2F9C"/>
    <w:rsid w:val="005D3942"/>
    <w:rsid w:val="005D572D"/>
    <w:rsid w:val="005D57AC"/>
    <w:rsid w:val="005D6663"/>
    <w:rsid w:val="005D698E"/>
    <w:rsid w:val="005D6CFC"/>
    <w:rsid w:val="005D73F6"/>
    <w:rsid w:val="005D741B"/>
    <w:rsid w:val="005D7978"/>
    <w:rsid w:val="005E0212"/>
    <w:rsid w:val="005E0894"/>
    <w:rsid w:val="005E22DA"/>
    <w:rsid w:val="005E26BD"/>
    <w:rsid w:val="005E2EFC"/>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B9C"/>
    <w:rsid w:val="00613047"/>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D8C"/>
    <w:rsid w:val="0063339F"/>
    <w:rsid w:val="00634DFC"/>
    <w:rsid w:val="0063516E"/>
    <w:rsid w:val="006356CD"/>
    <w:rsid w:val="00635B9A"/>
    <w:rsid w:val="00635C79"/>
    <w:rsid w:val="00635F0D"/>
    <w:rsid w:val="006367F9"/>
    <w:rsid w:val="00636B92"/>
    <w:rsid w:val="00636BAF"/>
    <w:rsid w:val="00637262"/>
    <w:rsid w:val="006377C2"/>
    <w:rsid w:val="006421B3"/>
    <w:rsid w:val="006427B6"/>
    <w:rsid w:val="00643C15"/>
    <w:rsid w:val="00644C0B"/>
    <w:rsid w:val="006454D8"/>
    <w:rsid w:val="0064632D"/>
    <w:rsid w:val="00646361"/>
    <w:rsid w:val="00647E25"/>
    <w:rsid w:val="0065007C"/>
    <w:rsid w:val="00650BFF"/>
    <w:rsid w:val="00651032"/>
    <w:rsid w:val="00651250"/>
    <w:rsid w:val="0065247B"/>
    <w:rsid w:val="006529BE"/>
    <w:rsid w:val="00652BD0"/>
    <w:rsid w:val="00653691"/>
    <w:rsid w:val="006539B9"/>
    <w:rsid w:val="00654FBB"/>
    <w:rsid w:val="0065523C"/>
    <w:rsid w:val="00656B78"/>
    <w:rsid w:val="006575E3"/>
    <w:rsid w:val="006602CA"/>
    <w:rsid w:val="00660401"/>
    <w:rsid w:val="0066091C"/>
    <w:rsid w:val="00661670"/>
    <w:rsid w:val="0066169A"/>
    <w:rsid w:val="00661A4C"/>
    <w:rsid w:val="00661AFB"/>
    <w:rsid w:val="006630EF"/>
    <w:rsid w:val="006655D5"/>
    <w:rsid w:val="00670A3B"/>
    <w:rsid w:val="006715A3"/>
    <w:rsid w:val="0067206C"/>
    <w:rsid w:val="006724ED"/>
    <w:rsid w:val="006733E9"/>
    <w:rsid w:val="006734E5"/>
    <w:rsid w:val="00673874"/>
    <w:rsid w:val="006739B3"/>
    <w:rsid w:val="00673E11"/>
    <w:rsid w:val="006744A5"/>
    <w:rsid w:val="00674E7B"/>
    <w:rsid w:val="0067569C"/>
    <w:rsid w:val="00675CBA"/>
    <w:rsid w:val="0067601E"/>
    <w:rsid w:val="006766AD"/>
    <w:rsid w:val="00677482"/>
    <w:rsid w:val="00677E9C"/>
    <w:rsid w:val="0068039F"/>
    <w:rsid w:val="00680409"/>
    <w:rsid w:val="006804EA"/>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6D"/>
    <w:rsid w:val="006916FC"/>
    <w:rsid w:val="006928C5"/>
    <w:rsid w:val="00692AE0"/>
    <w:rsid w:val="00693669"/>
    <w:rsid w:val="006936FF"/>
    <w:rsid w:val="00694505"/>
    <w:rsid w:val="006946E5"/>
    <w:rsid w:val="00694C43"/>
    <w:rsid w:val="00694DEF"/>
    <w:rsid w:val="0069512D"/>
    <w:rsid w:val="006955FE"/>
    <w:rsid w:val="006A0089"/>
    <w:rsid w:val="006A1367"/>
    <w:rsid w:val="006A1D2E"/>
    <w:rsid w:val="006A1DF4"/>
    <w:rsid w:val="006A24BA"/>
    <w:rsid w:val="006A27D1"/>
    <w:rsid w:val="006A3A6E"/>
    <w:rsid w:val="006A4913"/>
    <w:rsid w:val="006A4C95"/>
    <w:rsid w:val="006A5509"/>
    <w:rsid w:val="006B0E4C"/>
    <w:rsid w:val="006B0E79"/>
    <w:rsid w:val="006B0FC5"/>
    <w:rsid w:val="006B15E9"/>
    <w:rsid w:val="006B202B"/>
    <w:rsid w:val="006B2781"/>
    <w:rsid w:val="006B33EA"/>
    <w:rsid w:val="006B43A0"/>
    <w:rsid w:val="006B4B17"/>
    <w:rsid w:val="006B4C2A"/>
    <w:rsid w:val="006B622E"/>
    <w:rsid w:val="006B68A6"/>
    <w:rsid w:val="006B7F08"/>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EED"/>
    <w:rsid w:val="006D0F06"/>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152F"/>
    <w:rsid w:val="006F16B1"/>
    <w:rsid w:val="006F3064"/>
    <w:rsid w:val="006F34FF"/>
    <w:rsid w:val="006F36A4"/>
    <w:rsid w:val="006F45D4"/>
    <w:rsid w:val="006F5995"/>
    <w:rsid w:val="006F635B"/>
    <w:rsid w:val="006F6720"/>
    <w:rsid w:val="006F7438"/>
    <w:rsid w:val="007000CC"/>
    <w:rsid w:val="00700588"/>
    <w:rsid w:val="007007C9"/>
    <w:rsid w:val="00705054"/>
    <w:rsid w:val="00705253"/>
    <w:rsid w:val="00706BCD"/>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A6A"/>
    <w:rsid w:val="007324F2"/>
    <w:rsid w:val="007336FC"/>
    <w:rsid w:val="00733C2F"/>
    <w:rsid w:val="00734260"/>
    <w:rsid w:val="00737D75"/>
    <w:rsid w:val="00740554"/>
    <w:rsid w:val="00740F3C"/>
    <w:rsid w:val="00741B7B"/>
    <w:rsid w:val="0074237F"/>
    <w:rsid w:val="00742C08"/>
    <w:rsid w:val="007433E4"/>
    <w:rsid w:val="00744034"/>
    <w:rsid w:val="00744056"/>
    <w:rsid w:val="007447CB"/>
    <w:rsid w:val="00744D68"/>
    <w:rsid w:val="0074570E"/>
    <w:rsid w:val="00746701"/>
    <w:rsid w:val="00746A22"/>
    <w:rsid w:val="00746B7C"/>
    <w:rsid w:val="00746F96"/>
    <w:rsid w:val="007475CB"/>
    <w:rsid w:val="00750A08"/>
    <w:rsid w:val="00750D95"/>
    <w:rsid w:val="00751692"/>
    <w:rsid w:val="00752062"/>
    <w:rsid w:val="007525A8"/>
    <w:rsid w:val="00753C89"/>
    <w:rsid w:val="007549F6"/>
    <w:rsid w:val="007549FD"/>
    <w:rsid w:val="00754FB9"/>
    <w:rsid w:val="007579D2"/>
    <w:rsid w:val="00757D1C"/>
    <w:rsid w:val="00760BC6"/>
    <w:rsid w:val="007610B5"/>
    <w:rsid w:val="00761BC9"/>
    <w:rsid w:val="00761DBE"/>
    <w:rsid w:val="00763090"/>
    <w:rsid w:val="007645A0"/>
    <w:rsid w:val="007650EE"/>
    <w:rsid w:val="00765201"/>
    <w:rsid w:val="00765770"/>
    <w:rsid w:val="0076598A"/>
    <w:rsid w:val="00765ADC"/>
    <w:rsid w:val="0076606D"/>
    <w:rsid w:val="0076624C"/>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3AD"/>
    <w:rsid w:val="00784446"/>
    <w:rsid w:val="0078578D"/>
    <w:rsid w:val="0078789A"/>
    <w:rsid w:val="00787FAA"/>
    <w:rsid w:val="0079279A"/>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76D"/>
    <w:rsid w:val="007B1AB0"/>
    <w:rsid w:val="007B1C5D"/>
    <w:rsid w:val="007B1ED4"/>
    <w:rsid w:val="007B280A"/>
    <w:rsid w:val="007B3040"/>
    <w:rsid w:val="007B42A1"/>
    <w:rsid w:val="007B4E89"/>
    <w:rsid w:val="007B5204"/>
    <w:rsid w:val="007B520B"/>
    <w:rsid w:val="007B5F22"/>
    <w:rsid w:val="007B7880"/>
    <w:rsid w:val="007C06A9"/>
    <w:rsid w:val="007C5904"/>
    <w:rsid w:val="007C768D"/>
    <w:rsid w:val="007C7E34"/>
    <w:rsid w:val="007D17A2"/>
    <w:rsid w:val="007D54BE"/>
    <w:rsid w:val="007D6510"/>
    <w:rsid w:val="007D693A"/>
    <w:rsid w:val="007D7471"/>
    <w:rsid w:val="007E08F8"/>
    <w:rsid w:val="007E112D"/>
    <w:rsid w:val="007E18D7"/>
    <w:rsid w:val="007E1ECD"/>
    <w:rsid w:val="007E2277"/>
    <w:rsid w:val="007E3561"/>
    <w:rsid w:val="007E3D77"/>
    <w:rsid w:val="007E457F"/>
    <w:rsid w:val="007E48E1"/>
    <w:rsid w:val="007E48F3"/>
    <w:rsid w:val="007E5923"/>
    <w:rsid w:val="007E6222"/>
    <w:rsid w:val="007E7048"/>
    <w:rsid w:val="007E7323"/>
    <w:rsid w:val="007E78BF"/>
    <w:rsid w:val="007F2C2F"/>
    <w:rsid w:val="007F3003"/>
    <w:rsid w:val="007F3DC2"/>
    <w:rsid w:val="007F3FC9"/>
    <w:rsid w:val="007F45E3"/>
    <w:rsid w:val="007F4B8F"/>
    <w:rsid w:val="007F4EAC"/>
    <w:rsid w:val="007F556D"/>
    <w:rsid w:val="007F563C"/>
    <w:rsid w:val="007F733E"/>
    <w:rsid w:val="007F7B29"/>
    <w:rsid w:val="00800A0A"/>
    <w:rsid w:val="0080112C"/>
    <w:rsid w:val="008012E7"/>
    <w:rsid w:val="00801AB9"/>
    <w:rsid w:val="00802B3A"/>
    <w:rsid w:val="0080365F"/>
    <w:rsid w:val="00803C86"/>
    <w:rsid w:val="00804A79"/>
    <w:rsid w:val="00805487"/>
    <w:rsid w:val="00805A08"/>
    <w:rsid w:val="008072A0"/>
    <w:rsid w:val="008104F9"/>
    <w:rsid w:val="0081053D"/>
    <w:rsid w:val="008109D4"/>
    <w:rsid w:val="00810EEA"/>
    <w:rsid w:val="008115B2"/>
    <w:rsid w:val="00811C05"/>
    <w:rsid w:val="008131C1"/>
    <w:rsid w:val="00813325"/>
    <w:rsid w:val="008152F6"/>
    <w:rsid w:val="008165F9"/>
    <w:rsid w:val="00816A8F"/>
    <w:rsid w:val="00816E86"/>
    <w:rsid w:val="00817AB6"/>
    <w:rsid w:val="0082085C"/>
    <w:rsid w:val="00821740"/>
    <w:rsid w:val="00821821"/>
    <w:rsid w:val="008228CA"/>
    <w:rsid w:val="008232C0"/>
    <w:rsid w:val="00824D2B"/>
    <w:rsid w:val="008255B1"/>
    <w:rsid w:val="008259D0"/>
    <w:rsid w:val="00826591"/>
    <w:rsid w:val="00826BB1"/>
    <w:rsid w:val="00826BBB"/>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598C"/>
    <w:rsid w:val="00835CC2"/>
    <w:rsid w:val="008363C2"/>
    <w:rsid w:val="008368DE"/>
    <w:rsid w:val="00836E56"/>
    <w:rsid w:val="0084012C"/>
    <w:rsid w:val="00841F6E"/>
    <w:rsid w:val="00843273"/>
    <w:rsid w:val="00843D81"/>
    <w:rsid w:val="008446EC"/>
    <w:rsid w:val="00844A39"/>
    <w:rsid w:val="0084520E"/>
    <w:rsid w:val="008455EC"/>
    <w:rsid w:val="00845B53"/>
    <w:rsid w:val="00846095"/>
    <w:rsid w:val="00846207"/>
    <w:rsid w:val="00846958"/>
    <w:rsid w:val="0084719D"/>
    <w:rsid w:val="00847AC3"/>
    <w:rsid w:val="00850126"/>
    <w:rsid w:val="00850397"/>
    <w:rsid w:val="00850550"/>
    <w:rsid w:val="00851452"/>
    <w:rsid w:val="00852134"/>
    <w:rsid w:val="0085253C"/>
    <w:rsid w:val="00852F68"/>
    <w:rsid w:val="0085320B"/>
    <w:rsid w:val="008533FD"/>
    <w:rsid w:val="0085379A"/>
    <w:rsid w:val="00853E60"/>
    <w:rsid w:val="008545AE"/>
    <w:rsid w:val="00854689"/>
    <w:rsid w:val="00854A3B"/>
    <w:rsid w:val="008555EB"/>
    <w:rsid w:val="00856789"/>
    <w:rsid w:val="00856E51"/>
    <w:rsid w:val="00857489"/>
    <w:rsid w:val="00857FF2"/>
    <w:rsid w:val="00860A2F"/>
    <w:rsid w:val="00860B29"/>
    <w:rsid w:val="0086151A"/>
    <w:rsid w:val="008620E3"/>
    <w:rsid w:val="008628A8"/>
    <w:rsid w:val="00862FF2"/>
    <w:rsid w:val="00863505"/>
    <w:rsid w:val="0086383F"/>
    <w:rsid w:val="0086474A"/>
    <w:rsid w:val="00865999"/>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4FA"/>
    <w:rsid w:val="008862C8"/>
    <w:rsid w:val="00886D4A"/>
    <w:rsid w:val="00886E37"/>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4AD4"/>
    <w:rsid w:val="008B6200"/>
    <w:rsid w:val="008B7904"/>
    <w:rsid w:val="008B7C13"/>
    <w:rsid w:val="008C083D"/>
    <w:rsid w:val="008C1025"/>
    <w:rsid w:val="008C22D3"/>
    <w:rsid w:val="008C2D20"/>
    <w:rsid w:val="008C43D6"/>
    <w:rsid w:val="008C460B"/>
    <w:rsid w:val="008C61BC"/>
    <w:rsid w:val="008D0999"/>
    <w:rsid w:val="008D1BBA"/>
    <w:rsid w:val="008D22A9"/>
    <w:rsid w:val="008D2309"/>
    <w:rsid w:val="008D2BA7"/>
    <w:rsid w:val="008D2C63"/>
    <w:rsid w:val="008D32D9"/>
    <w:rsid w:val="008D33AC"/>
    <w:rsid w:val="008D41DC"/>
    <w:rsid w:val="008D4DAB"/>
    <w:rsid w:val="008D51F6"/>
    <w:rsid w:val="008D61F9"/>
    <w:rsid w:val="008D7913"/>
    <w:rsid w:val="008D7DFA"/>
    <w:rsid w:val="008D7F45"/>
    <w:rsid w:val="008E07D6"/>
    <w:rsid w:val="008E14BC"/>
    <w:rsid w:val="008E3541"/>
    <w:rsid w:val="008E3D02"/>
    <w:rsid w:val="008E4FEF"/>
    <w:rsid w:val="008E51DB"/>
    <w:rsid w:val="008E5234"/>
    <w:rsid w:val="008E52F5"/>
    <w:rsid w:val="008E559C"/>
    <w:rsid w:val="008E5EF5"/>
    <w:rsid w:val="008E61C9"/>
    <w:rsid w:val="008E6B05"/>
    <w:rsid w:val="008E6F4B"/>
    <w:rsid w:val="008E78DB"/>
    <w:rsid w:val="008E7E0E"/>
    <w:rsid w:val="008F11CD"/>
    <w:rsid w:val="008F1EA0"/>
    <w:rsid w:val="008F2989"/>
    <w:rsid w:val="008F3125"/>
    <w:rsid w:val="008F331C"/>
    <w:rsid w:val="008F3DAF"/>
    <w:rsid w:val="008F3F30"/>
    <w:rsid w:val="008F4203"/>
    <w:rsid w:val="008F4971"/>
    <w:rsid w:val="008F5053"/>
    <w:rsid w:val="008F5E8F"/>
    <w:rsid w:val="008F6FE3"/>
    <w:rsid w:val="00900C2E"/>
    <w:rsid w:val="00900D8F"/>
    <w:rsid w:val="00900DF9"/>
    <w:rsid w:val="009018BE"/>
    <w:rsid w:val="0090234A"/>
    <w:rsid w:val="009029D0"/>
    <w:rsid w:val="00904378"/>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596"/>
    <w:rsid w:val="00933AC1"/>
    <w:rsid w:val="00933B18"/>
    <w:rsid w:val="0093403B"/>
    <w:rsid w:val="009347FF"/>
    <w:rsid w:val="00934F73"/>
    <w:rsid w:val="00935FB7"/>
    <w:rsid w:val="009376EB"/>
    <w:rsid w:val="00937C58"/>
    <w:rsid w:val="00937DB1"/>
    <w:rsid w:val="00940164"/>
    <w:rsid w:val="00940F5F"/>
    <w:rsid w:val="00942972"/>
    <w:rsid w:val="00942F50"/>
    <w:rsid w:val="00942FBD"/>
    <w:rsid w:val="00945665"/>
    <w:rsid w:val="00945799"/>
    <w:rsid w:val="00946605"/>
    <w:rsid w:val="00946C40"/>
    <w:rsid w:val="00952128"/>
    <w:rsid w:val="009533C1"/>
    <w:rsid w:val="00953A00"/>
    <w:rsid w:val="00953C74"/>
    <w:rsid w:val="00954867"/>
    <w:rsid w:val="00955503"/>
    <w:rsid w:val="009560E8"/>
    <w:rsid w:val="00956504"/>
    <w:rsid w:val="00960353"/>
    <w:rsid w:val="009616A5"/>
    <w:rsid w:val="009618F0"/>
    <w:rsid w:val="0096300D"/>
    <w:rsid w:val="009635CB"/>
    <w:rsid w:val="00963777"/>
    <w:rsid w:val="00963B34"/>
    <w:rsid w:val="0096463B"/>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5C5E"/>
    <w:rsid w:val="00995CDF"/>
    <w:rsid w:val="00996E70"/>
    <w:rsid w:val="00996F37"/>
    <w:rsid w:val="0099716F"/>
    <w:rsid w:val="00997350"/>
    <w:rsid w:val="0099736B"/>
    <w:rsid w:val="0099776F"/>
    <w:rsid w:val="009A099F"/>
    <w:rsid w:val="009A1BE5"/>
    <w:rsid w:val="009A275D"/>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C5A"/>
    <w:rsid w:val="009C0071"/>
    <w:rsid w:val="009C1A8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2238"/>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F0070"/>
    <w:rsid w:val="009F0F98"/>
    <w:rsid w:val="009F2658"/>
    <w:rsid w:val="009F39E2"/>
    <w:rsid w:val="009F4E3A"/>
    <w:rsid w:val="009F6A66"/>
    <w:rsid w:val="00A01586"/>
    <w:rsid w:val="00A01B9B"/>
    <w:rsid w:val="00A01C31"/>
    <w:rsid w:val="00A02BC3"/>
    <w:rsid w:val="00A039A8"/>
    <w:rsid w:val="00A055D5"/>
    <w:rsid w:val="00A05B92"/>
    <w:rsid w:val="00A07B70"/>
    <w:rsid w:val="00A10352"/>
    <w:rsid w:val="00A115BF"/>
    <w:rsid w:val="00A11BE6"/>
    <w:rsid w:val="00A120E8"/>
    <w:rsid w:val="00A13AAF"/>
    <w:rsid w:val="00A14979"/>
    <w:rsid w:val="00A15622"/>
    <w:rsid w:val="00A162F1"/>
    <w:rsid w:val="00A17252"/>
    <w:rsid w:val="00A1751F"/>
    <w:rsid w:val="00A2024C"/>
    <w:rsid w:val="00A211A4"/>
    <w:rsid w:val="00A21812"/>
    <w:rsid w:val="00A21EDC"/>
    <w:rsid w:val="00A2304A"/>
    <w:rsid w:val="00A23A5B"/>
    <w:rsid w:val="00A244AE"/>
    <w:rsid w:val="00A245D1"/>
    <w:rsid w:val="00A25953"/>
    <w:rsid w:val="00A25DFF"/>
    <w:rsid w:val="00A25F87"/>
    <w:rsid w:val="00A27539"/>
    <w:rsid w:val="00A27B61"/>
    <w:rsid w:val="00A27D01"/>
    <w:rsid w:val="00A27F8D"/>
    <w:rsid w:val="00A3012C"/>
    <w:rsid w:val="00A30329"/>
    <w:rsid w:val="00A30882"/>
    <w:rsid w:val="00A30DDC"/>
    <w:rsid w:val="00A31173"/>
    <w:rsid w:val="00A323DF"/>
    <w:rsid w:val="00A334C8"/>
    <w:rsid w:val="00A3370F"/>
    <w:rsid w:val="00A3421F"/>
    <w:rsid w:val="00A34323"/>
    <w:rsid w:val="00A348DC"/>
    <w:rsid w:val="00A355FD"/>
    <w:rsid w:val="00A37B83"/>
    <w:rsid w:val="00A406D7"/>
    <w:rsid w:val="00A406E7"/>
    <w:rsid w:val="00A41316"/>
    <w:rsid w:val="00A4136F"/>
    <w:rsid w:val="00A43822"/>
    <w:rsid w:val="00A44C85"/>
    <w:rsid w:val="00A457FC"/>
    <w:rsid w:val="00A45DA3"/>
    <w:rsid w:val="00A508E8"/>
    <w:rsid w:val="00A52B17"/>
    <w:rsid w:val="00A52EF0"/>
    <w:rsid w:val="00A53229"/>
    <w:rsid w:val="00A533B8"/>
    <w:rsid w:val="00A53670"/>
    <w:rsid w:val="00A537C1"/>
    <w:rsid w:val="00A550F0"/>
    <w:rsid w:val="00A5586F"/>
    <w:rsid w:val="00A570DC"/>
    <w:rsid w:val="00A57265"/>
    <w:rsid w:val="00A6189F"/>
    <w:rsid w:val="00A6372A"/>
    <w:rsid w:val="00A638B8"/>
    <w:rsid w:val="00A641B2"/>
    <w:rsid w:val="00A646FD"/>
    <w:rsid w:val="00A64DFC"/>
    <w:rsid w:val="00A6532D"/>
    <w:rsid w:val="00A6718B"/>
    <w:rsid w:val="00A67E42"/>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295"/>
    <w:rsid w:val="00A9081A"/>
    <w:rsid w:val="00A9095B"/>
    <w:rsid w:val="00A91210"/>
    <w:rsid w:val="00A916C6"/>
    <w:rsid w:val="00A919EC"/>
    <w:rsid w:val="00A91DA5"/>
    <w:rsid w:val="00A945A7"/>
    <w:rsid w:val="00A95961"/>
    <w:rsid w:val="00A95AC6"/>
    <w:rsid w:val="00A96698"/>
    <w:rsid w:val="00A9686B"/>
    <w:rsid w:val="00A9732C"/>
    <w:rsid w:val="00AA015E"/>
    <w:rsid w:val="00AA05B3"/>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7613"/>
    <w:rsid w:val="00AB785E"/>
    <w:rsid w:val="00AC0E9D"/>
    <w:rsid w:val="00AC1656"/>
    <w:rsid w:val="00AC206D"/>
    <w:rsid w:val="00AC3600"/>
    <w:rsid w:val="00AC4B1F"/>
    <w:rsid w:val="00AC5717"/>
    <w:rsid w:val="00AC5B4D"/>
    <w:rsid w:val="00AC5E1A"/>
    <w:rsid w:val="00AC60C0"/>
    <w:rsid w:val="00AD1670"/>
    <w:rsid w:val="00AD16B8"/>
    <w:rsid w:val="00AD1D78"/>
    <w:rsid w:val="00AD2693"/>
    <w:rsid w:val="00AD2701"/>
    <w:rsid w:val="00AD3265"/>
    <w:rsid w:val="00AD382D"/>
    <w:rsid w:val="00AD3D6E"/>
    <w:rsid w:val="00AD3FE8"/>
    <w:rsid w:val="00AD44BD"/>
    <w:rsid w:val="00AD4DB1"/>
    <w:rsid w:val="00AD519D"/>
    <w:rsid w:val="00AD56FA"/>
    <w:rsid w:val="00AD625D"/>
    <w:rsid w:val="00AD6472"/>
    <w:rsid w:val="00AD685B"/>
    <w:rsid w:val="00AD6FFF"/>
    <w:rsid w:val="00AE0393"/>
    <w:rsid w:val="00AE14C4"/>
    <w:rsid w:val="00AE173E"/>
    <w:rsid w:val="00AE1EDD"/>
    <w:rsid w:val="00AE1F55"/>
    <w:rsid w:val="00AE22E4"/>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C12"/>
    <w:rsid w:val="00AF7005"/>
    <w:rsid w:val="00B00C7C"/>
    <w:rsid w:val="00B0215A"/>
    <w:rsid w:val="00B036E6"/>
    <w:rsid w:val="00B03A6B"/>
    <w:rsid w:val="00B04755"/>
    <w:rsid w:val="00B04AC8"/>
    <w:rsid w:val="00B10866"/>
    <w:rsid w:val="00B1265D"/>
    <w:rsid w:val="00B12C1C"/>
    <w:rsid w:val="00B12F97"/>
    <w:rsid w:val="00B1303B"/>
    <w:rsid w:val="00B14280"/>
    <w:rsid w:val="00B14DD5"/>
    <w:rsid w:val="00B15995"/>
    <w:rsid w:val="00B17019"/>
    <w:rsid w:val="00B1730E"/>
    <w:rsid w:val="00B20606"/>
    <w:rsid w:val="00B213C6"/>
    <w:rsid w:val="00B215C9"/>
    <w:rsid w:val="00B21ACB"/>
    <w:rsid w:val="00B22934"/>
    <w:rsid w:val="00B24C95"/>
    <w:rsid w:val="00B260D1"/>
    <w:rsid w:val="00B265FA"/>
    <w:rsid w:val="00B26CD1"/>
    <w:rsid w:val="00B26CDE"/>
    <w:rsid w:val="00B272D8"/>
    <w:rsid w:val="00B306E9"/>
    <w:rsid w:val="00B30CA1"/>
    <w:rsid w:val="00B310CA"/>
    <w:rsid w:val="00B312CA"/>
    <w:rsid w:val="00B31D4F"/>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503DC"/>
    <w:rsid w:val="00B514DE"/>
    <w:rsid w:val="00B51B9C"/>
    <w:rsid w:val="00B531BC"/>
    <w:rsid w:val="00B5331D"/>
    <w:rsid w:val="00B549C2"/>
    <w:rsid w:val="00B55C10"/>
    <w:rsid w:val="00B56272"/>
    <w:rsid w:val="00B60444"/>
    <w:rsid w:val="00B61812"/>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AE0"/>
    <w:rsid w:val="00B75E03"/>
    <w:rsid w:val="00B77B21"/>
    <w:rsid w:val="00B8147A"/>
    <w:rsid w:val="00B815F8"/>
    <w:rsid w:val="00B8181A"/>
    <w:rsid w:val="00B8223A"/>
    <w:rsid w:val="00B822CB"/>
    <w:rsid w:val="00B82ED0"/>
    <w:rsid w:val="00B83EAE"/>
    <w:rsid w:val="00B83F64"/>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6265"/>
    <w:rsid w:val="00B96FBE"/>
    <w:rsid w:val="00B97204"/>
    <w:rsid w:val="00B974C1"/>
    <w:rsid w:val="00BA02D6"/>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3E6E"/>
    <w:rsid w:val="00BC497E"/>
    <w:rsid w:val="00BC6279"/>
    <w:rsid w:val="00BC69A0"/>
    <w:rsid w:val="00BC7979"/>
    <w:rsid w:val="00BC7B2E"/>
    <w:rsid w:val="00BC7BDA"/>
    <w:rsid w:val="00BD06C3"/>
    <w:rsid w:val="00BD0F83"/>
    <w:rsid w:val="00BD352F"/>
    <w:rsid w:val="00BD3B6B"/>
    <w:rsid w:val="00BD3E3E"/>
    <w:rsid w:val="00BD3F50"/>
    <w:rsid w:val="00BD3F8E"/>
    <w:rsid w:val="00BD4B77"/>
    <w:rsid w:val="00BD51B4"/>
    <w:rsid w:val="00BD5B46"/>
    <w:rsid w:val="00BD5EFA"/>
    <w:rsid w:val="00BD66B1"/>
    <w:rsid w:val="00BD6B47"/>
    <w:rsid w:val="00BD7D9E"/>
    <w:rsid w:val="00BE0781"/>
    <w:rsid w:val="00BE169E"/>
    <w:rsid w:val="00BE436B"/>
    <w:rsid w:val="00BE5857"/>
    <w:rsid w:val="00BF09FE"/>
    <w:rsid w:val="00BF0C79"/>
    <w:rsid w:val="00BF0D85"/>
    <w:rsid w:val="00BF1959"/>
    <w:rsid w:val="00BF1E26"/>
    <w:rsid w:val="00BF2200"/>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7544"/>
    <w:rsid w:val="00C07857"/>
    <w:rsid w:val="00C108AE"/>
    <w:rsid w:val="00C129A2"/>
    <w:rsid w:val="00C13127"/>
    <w:rsid w:val="00C146F7"/>
    <w:rsid w:val="00C1492D"/>
    <w:rsid w:val="00C14CA1"/>
    <w:rsid w:val="00C154F7"/>
    <w:rsid w:val="00C15A4A"/>
    <w:rsid w:val="00C20986"/>
    <w:rsid w:val="00C21A0E"/>
    <w:rsid w:val="00C21F51"/>
    <w:rsid w:val="00C228D7"/>
    <w:rsid w:val="00C26333"/>
    <w:rsid w:val="00C275C7"/>
    <w:rsid w:val="00C27A5C"/>
    <w:rsid w:val="00C30BBC"/>
    <w:rsid w:val="00C31484"/>
    <w:rsid w:val="00C324FF"/>
    <w:rsid w:val="00C32C6D"/>
    <w:rsid w:val="00C32E35"/>
    <w:rsid w:val="00C3512A"/>
    <w:rsid w:val="00C35829"/>
    <w:rsid w:val="00C36685"/>
    <w:rsid w:val="00C374C5"/>
    <w:rsid w:val="00C3776F"/>
    <w:rsid w:val="00C37A0A"/>
    <w:rsid w:val="00C37C46"/>
    <w:rsid w:val="00C40F04"/>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A18"/>
    <w:rsid w:val="00C66D54"/>
    <w:rsid w:val="00C672D8"/>
    <w:rsid w:val="00C67A19"/>
    <w:rsid w:val="00C70996"/>
    <w:rsid w:val="00C70AFE"/>
    <w:rsid w:val="00C7176B"/>
    <w:rsid w:val="00C72BCE"/>
    <w:rsid w:val="00C73837"/>
    <w:rsid w:val="00C75312"/>
    <w:rsid w:val="00C75CD3"/>
    <w:rsid w:val="00C75E3E"/>
    <w:rsid w:val="00C76314"/>
    <w:rsid w:val="00C766BF"/>
    <w:rsid w:val="00C76D1F"/>
    <w:rsid w:val="00C7773E"/>
    <w:rsid w:val="00C77D21"/>
    <w:rsid w:val="00C80AD2"/>
    <w:rsid w:val="00C813B0"/>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693"/>
    <w:rsid w:val="00CB4D43"/>
    <w:rsid w:val="00CC0337"/>
    <w:rsid w:val="00CC0C6A"/>
    <w:rsid w:val="00CC13F4"/>
    <w:rsid w:val="00CC1C76"/>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F08"/>
    <w:rsid w:val="00CF0500"/>
    <w:rsid w:val="00CF291D"/>
    <w:rsid w:val="00CF48E5"/>
    <w:rsid w:val="00CF4A3E"/>
    <w:rsid w:val="00CF4B4A"/>
    <w:rsid w:val="00CF5E76"/>
    <w:rsid w:val="00CF6E06"/>
    <w:rsid w:val="00CF780B"/>
    <w:rsid w:val="00CF7ABD"/>
    <w:rsid w:val="00D007CA"/>
    <w:rsid w:val="00D037F8"/>
    <w:rsid w:val="00D0395A"/>
    <w:rsid w:val="00D04EE5"/>
    <w:rsid w:val="00D05585"/>
    <w:rsid w:val="00D05681"/>
    <w:rsid w:val="00D06033"/>
    <w:rsid w:val="00D07F11"/>
    <w:rsid w:val="00D101B6"/>
    <w:rsid w:val="00D107E9"/>
    <w:rsid w:val="00D12173"/>
    <w:rsid w:val="00D125FE"/>
    <w:rsid w:val="00D13B6D"/>
    <w:rsid w:val="00D14646"/>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51AD"/>
    <w:rsid w:val="00D2546E"/>
    <w:rsid w:val="00D25A85"/>
    <w:rsid w:val="00D277DD"/>
    <w:rsid w:val="00D30817"/>
    <w:rsid w:val="00D31E29"/>
    <w:rsid w:val="00D324E6"/>
    <w:rsid w:val="00D333FF"/>
    <w:rsid w:val="00D339E0"/>
    <w:rsid w:val="00D33BDE"/>
    <w:rsid w:val="00D33C64"/>
    <w:rsid w:val="00D34056"/>
    <w:rsid w:val="00D34DAD"/>
    <w:rsid w:val="00D34FDC"/>
    <w:rsid w:val="00D35A6C"/>
    <w:rsid w:val="00D36B88"/>
    <w:rsid w:val="00D3720D"/>
    <w:rsid w:val="00D37873"/>
    <w:rsid w:val="00D40ACD"/>
    <w:rsid w:val="00D40D3F"/>
    <w:rsid w:val="00D423B3"/>
    <w:rsid w:val="00D4271B"/>
    <w:rsid w:val="00D42BE5"/>
    <w:rsid w:val="00D42CCD"/>
    <w:rsid w:val="00D43E54"/>
    <w:rsid w:val="00D4637F"/>
    <w:rsid w:val="00D46654"/>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24C4"/>
    <w:rsid w:val="00D73850"/>
    <w:rsid w:val="00D739A2"/>
    <w:rsid w:val="00D73F2B"/>
    <w:rsid w:val="00D740DA"/>
    <w:rsid w:val="00D74C1D"/>
    <w:rsid w:val="00D754CC"/>
    <w:rsid w:val="00D757CD"/>
    <w:rsid w:val="00D77D17"/>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59"/>
    <w:rsid w:val="00DB04A7"/>
    <w:rsid w:val="00DB0D17"/>
    <w:rsid w:val="00DB15C2"/>
    <w:rsid w:val="00DB1E93"/>
    <w:rsid w:val="00DB248E"/>
    <w:rsid w:val="00DB2ED7"/>
    <w:rsid w:val="00DB30B1"/>
    <w:rsid w:val="00DB38AE"/>
    <w:rsid w:val="00DB3FDD"/>
    <w:rsid w:val="00DB493F"/>
    <w:rsid w:val="00DB6553"/>
    <w:rsid w:val="00DB65A1"/>
    <w:rsid w:val="00DB7333"/>
    <w:rsid w:val="00DB754F"/>
    <w:rsid w:val="00DB7771"/>
    <w:rsid w:val="00DB7A3F"/>
    <w:rsid w:val="00DC0916"/>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662A"/>
    <w:rsid w:val="00DD710C"/>
    <w:rsid w:val="00DD7689"/>
    <w:rsid w:val="00DD7910"/>
    <w:rsid w:val="00DE06C7"/>
    <w:rsid w:val="00DE23CC"/>
    <w:rsid w:val="00DE2C3E"/>
    <w:rsid w:val="00DE40FA"/>
    <w:rsid w:val="00DE46A4"/>
    <w:rsid w:val="00DE503E"/>
    <w:rsid w:val="00DE6C63"/>
    <w:rsid w:val="00DE70A6"/>
    <w:rsid w:val="00DE78DD"/>
    <w:rsid w:val="00DF0B44"/>
    <w:rsid w:val="00DF1960"/>
    <w:rsid w:val="00DF2FBA"/>
    <w:rsid w:val="00DF316E"/>
    <w:rsid w:val="00DF39C7"/>
    <w:rsid w:val="00DF4642"/>
    <w:rsid w:val="00DF51E2"/>
    <w:rsid w:val="00DF5470"/>
    <w:rsid w:val="00DF58FB"/>
    <w:rsid w:val="00DF6622"/>
    <w:rsid w:val="00DF710D"/>
    <w:rsid w:val="00E006E5"/>
    <w:rsid w:val="00E011F3"/>
    <w:rsid w:val="00E0126D"/>
    <w:rsid w:val="00E02FC2"/>
    <w:rsid w:val="00E0307B"/>
    <w:rsid w:val="00E0324B"/>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E23"/>
    <w:rsid w:val="00E127B7"/>
    <w:rsid w:val="00E1360E"/>
    <w:rsid w:val="00E13A8D"/>
    <w:rsid w:val="00E15A94"/>
    <w:rsid w:val="00E16482"/>
    <w:rsid w:val="00E16850"/>
    <w:rsid w:val="00E203B0"/>
    <w:rsid w:val="00E213CE"/>
    <w:rsid w:val="00E218BF"/>
    <w:rsid w:val="00E21BEF"/>
    <w:rsid w:val="00E24ED9"/>
    <w:rsid w:val="00E255EC"/>
    <w:rsid w:val="00E25CC1"/>
    <w:rsid w:val="00E2639D"/>
    <w:rsid w:val="00E27D0E"/>
    <w:rsid w:val="00E31CC1"/>
    <w:rsid w:val="00E31D04"/>
    <w:rsid w:val="00E33B7E"/>
    <w:rsid w:val="00E3422A"/>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2AAC"/>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ACA"/>
    <w:rsid w:val="00E74584"/>
    <w:rsid w:val="00E74C11"/>
    <w:rsid w:val="00E75183"/>
    <w:rsid w:val="00E7572E"/>
    <w:rsid w:val="00E76915"/>
    <w:rsid w:val="00E77D2A"/>
    <w:rsid w:val="00E814FD"/>
    <w:rsid w:val="00E81580"/>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4DE"/>
    <w:rsid w:val="00EA00A1"/>
    <w:rsid w:val="00EA0387"/>
    <w:rsid w:val="00EA18F1"/>
    <w:rsid w:val="00EA1CAF"/>
    <w:rsid w:val="00EA2904"/>
    <w:rsid w:val="00EA2E52"/>
    <w:rsid w:val="00EA325B"/>
    <w:rsid w:val="00EA3746"/>
    <w:rsid w:val="00EA3A1A"/>
    <w:rsid w:val="00EA5099"/>
    <w:rsid w:val="00EB0039"/>
    <w:rsid w:val="00EB01CE"/>
    <w:rsid w:val="00EB247B"/>
    <w:rsid w:val="00EB2AD3"/>
    <w:rsid w:val="00EB2F51"/>
    <w:rsid w:val="00EB300F"/>
    <w:rsid w:val="00EB6B7C"/>
    <w:rsid w:val="00EB7B6F"/>
    <w:rsid w:val="00EB7D43"/>
    <w:rsid w:val="00EC03EC"/>
    <w:rsid w:val="00EC0F99"/>
    <w:rsid w:val="00EC15F1"/>
    <w:rsid w:val="00EC195A"/>
    <w:rsid w:val="00EC23CB"/>
    <w:rsid w:val="00EC23E5"/>
    <w:rsid w:val="00EC258B"/>
    <w:rsid w:val="00EC2AFE"/>
    <w:rsid w:val="00EC2CF8"/>
    <w:rsid w:val="00EC309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56E4"/>
    <w:rsid w:val="00EE584D"/>
    <w:rsid w:val="00EF0BA4"/>
    <w:rsid w:val="00EF0D24"/>
    <w:rsid w:val="00EF1080"/>
    <w:rsid w:val="00EF13DC"/>
    <w:rsid w:val="00EF2B58"/>
    <w:rsid w:val="00EF3116"/>
    <w:rsid w:val="00EF3527"/>
    <w:rsid w:val="00EF5A3A"/>
    <w:rsid w:val="00EF5E7C"/>
    <w:rsid w:val="00EF6419"/>
    <w:rsid w:val="00EF721D"/>
    <w:rsid w:val="00EF75BE"/>
    <w:rsid w:val="00F00AFE"/>
    <w:rsid w:val="00F015FF"/>
    <w:rsid w:val="00F01B67"/>
    <w:rsid w:val="00F03045"/>
    <w:rsid w:val="00F03074"/>
    <w:rsid w:val="00F03703"/>
    <w:rsid w:val="00F041A7"/>
    <w:rsid w:val="00F04A59"/>
    <w:rsid w:val="00F05159"/>
    <w:rsid w:val="00F06EE8"/>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6E78"/>
    <w:rsid w:val="00F175D5"/>
    <w:rsid w:val="00F21116"/>
    <w:rsid w:val="00F2130B"/>
    <w:rsid w:val="00F21783"/>
    <w:rsid w:val="00F2228F"/>
    <w:rsid w:val="00F22A0F"/>
    <w:rsid w:val="00F22FF0"/>
    <w:rsid w:val="00F2399B"/>
    <w:rsid w:val="00F2494B"/>
    <w:rsid w:val="00F25C85"/>
    <w:rsid w:val="00F261DA"/>
    <w:rsid w:val="00F26B78"/>
    <w:rsid w:val="00F27C6B"/>
    <w:rsid w:val="00F27FAF"/>
    <w:rsid w:val="00F303FE"/>
    <w:rsid w:val="00F30EC0"/>
    <w:rsid w:val="00F31D07"/>
    <w:rsid w:val="00F326AF"/>
    <w:rsid w:val="00F328BE"/>
    <w:rsid w:val="00F32D68"/>
    <w:rsid w:val="00F32F21"/>
    <w:rsid w:val="00F32F66"/>
    <w:rsid w:val="00F33E72"/>
    <w:rsid w:val="00F35007"/>
    <w:rsid w:val="00F366F8"/>
    <w:rsid w:val="00F36C23"/>
    <w:rsid w:val="00F370F4"/>
    <w:rsid w:val="00F37AB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66"/>
    <w:rsid w:val="00F726CD"/>
    <w:rsid w:val="00F73962"/>
    <w:rsid w:val="00F7649D"/>
    <w:rsid w:val="00F76542"/>
    <w:rsid w:val="00F76A5E"/>
    <w:rsid w:val="00F772F1"/>
    <w:rsid w:val="00F773B6"/>
    <w:rsid w:val="00F77D6D"/>
    <w:rsid w:val="00F77E21"/>
    <w:rsid w:val="00F802F6"/>
    <w:rsid w:val="00F809DB"/>
    <w:rsid w:val="00F81271"/>
    <w:rsid w:val="00F81C3F"/>
    <w:rsid w:val="00F83110"/>
    <w:rsid w:val="00F85BB1"/>
    <w:rsid w:val="00F86B74"/>
    <w:rsid w:val="00F87269"/>
    <w:rsid w:val="00F876FA"/>
    <w:rsid w:val="00F87A1D"/>
    <w:rsid w:val="00F87A75"/>
    <w:rsid w:val="00F90A48"/>
    <w:rsid w:val="00F91DB3"/>
    <w:rsid w:val="00F923D0"/>
    <w:rsid w:val="00F928C3"/>
    <w:rsid w:val="00F93BF5"/>
    <w:rsid w:val="00F94189"/>
    <w:rsid w:val="00F94BD2"/>
    <w:rsid w:val="00F94C93"/>
    <w:rsid w:val="00F9560D"/>
    <w:rsid w:val="00F95E30"/>
    <w:rsid w:val="00F961C2"/>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CBA"/>
    <w:rsid w:val="00FA5637"/>
    <w:rsid w:val="00FA6A4E"/>
    <w:rsid w:val="00FA6D15"/>
    <w:rsid w:val="00FA6FE6"/>
    <w:rsid w:val="00FB0B35"/>
    <w:rsid w:val="00FB148D"/>
    <w:rsid w:val="00FB19CB"/>
    <w:rsid w:val="00FB2EC2"/>
    <w:rsid w:val="00FB33B9"/>
    <w:rsid w:val="00FB3710"/>
    <w:rsid w:val="00FB3A98"/>
    <w:rsid w:val="00FB4C59"/>
    <w:rsid w:val="00FB5744"/>
    <w:rsid w:val="00FB6557"/>
    <w:rsid w:val="00FB6C98"/>
    <w:rsid w:val="00FB6E73"/>
    <w:rsid w:val="00FB7094"/>
    <w:rsid w:val="00FC159C"/>
    <w:rsid w:val="00FC201C"/>
    <w:rsid w:val="00FC32B7"/>
    <w:rsid w:val="00FC35E0"/>
    <w:rsid w:val="00FC3ABA"/>
    <w:rsid w:val="00FC4032"/>
    <w:rsid w:val="00FC4276"/>
    <w:rsid w:val="00FC4E13"/>
    <w:rsid w:val="00FC5495"/>
    <w:rsid w:val="00FC7496"/>
    <w:rsid w:val="00FD0163"/>
    <w:rsid w:val="00FD01D8"/>
    <w:rsid w:val="00FD0406"/>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440E"/>
    <w:rsid w:val="00FF47E7"/>
    <w:rsid w:val="00FF4A3E"/>
    <w:rsid w:val="00FF4B30"/>
    <w:rsid w:val="00FF63D9"/>
    <w:rsid w:val="00FF67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E557A4B3-B368-4146-A138-48AE4896A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4C798-89EE-418E-959A-7D07FFFA8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36</Pages>
  <Words>59292</Words>
  <Characters>337969</Characters>
  <Application>Microsoft Office Word</Application>
  <DocSecurity>0</DocSecurity>
  <Lines>2816</Lines>
  <Paragraphs>79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396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8</cp:revision>
  <dcterms:created xsi:type="dcterms:W3CDTF">2017-07-27T19:31:00Z</dcterms:created>
  <dcterms:modified xsi:type="dcterms:W3CDTF">2017-08-03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